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B45398" w14:textId="77777777" w:rsidR="00992BC0" w:rsidRPr="002A5FC5" w:rsidRDefault="00992BC0" w:rsidP="00992BC0">
      <w:pPr>
        <w:pStyle w:val="NoSpacing"/>
        <w:ind w:left="0" w:firstLine="0"/>
        <w:rPr>
          <w:b/>
        </w:rPr>
      </w:pPr>
      <w:r w:rsidRPr="002A5FC5">
        <w:rPr>
          <w:b/>
        </w:rPr>
        <w:t>Introduction to Revised Application</w:t>
      </w:r>
    </w:p>
    <w:p w14:paraId="70F7A91C" w14:textId="77777777" w:rsidR="00992BC0" w:rsidRDefault="00992BC0" w:rsidP="00992BC0">
      <w:pPr>
        <w:pStyle w:val="NoSpacing"/>
      </w:pPr>
    </w:p>
    <w:p w14:paraId="681F9A08" w14:textId="18CD19F9" w:rsidR="00992BC0" w:rsidRPr="007C7062" w:rsidRDefault="00992BC0" w:rsidP="00992BC0">
      <w:pPr>
        <w:pStyle w:val="NoSpacing"/>
        <w:ind w:left="0" w:firstLine="0"/>
        <w:rPr>
          <w:color w:val="000000" w:themeColor="text1"/>
        </w:rPr>
      </w:pPr>
      <w:r w:rsidRPr="002A5FC5">
        <w:t>We greatly appreciate the many constructive comments in the initial TL1 submission, including comments about the candidate (“excellent clinical training”), the mentorship team (“extensive experience”), the training plan (“key MSCR courses”), the research plan (“innovative”), and the environment (“strong”). The review committee raised several important points regarding institutional support, project feasibility, training, and study implementation. As a result, we have refocused the application to include specifics about the academic home, departmental support, study methods, career plan, and project focu</w:t>
      </w:r>
      <w:r w:rsidR="007C7062">
        <w:t>s. The application was shortened in parts to allow for the requested changes.</w:t>
      </w:r>
      <w:r w:rsidRPr="00992BC0">
        <w:rPr>
          <w:color w:val="2F5496" w:themeColor="accent1" w:themeShade="BF"/>
        </w:rPr>
        <w:t xml:space="preserve"> </w:t>
      </w:r>
      <w:r w:rsidR="007C7062">
        <w:rPr>
          <w:color w:val="1F4E79" w:themeColor="accent5" w:themeShade="80"/>
        </w:rPr>
        <w:t>Revisions</w:t>
      </w:r>
      <w:r w:rsidRPr="00BC3162">
        <w:rPr>
          <w:color w:val="1F4E79" w:themeColor="accent5" w:themeShade="80"/>
        </w:rPr>
        <w:t xml:space="preserve"> have been </w:t>
      </w:r>
      <w:r w:rsidR="007C7062">
        <w:rPr>
          <w:color w:val="1F4E79" w:themeColor="accent5" w:themeShade="80"/>
        </w:rPr>
        <w:t>marked by</w:t>
      </w:r>
      <w:r w:rsidRPr="00BC3162">
        <w:rPr>
          <w:color w:val="1F4E79" w:themeColor="accent5" w:themeShade="80"/>
        </w:rPr>
        <w:t xml:space="preserve"> blue font.</w:t>
      </w:r>
      <w:r>
        <w:rPr>
          <w:color w:val="2F5496" w:themeColor="accent1" w:themeShade="BF"/>
        </w:rPr>
        <w:t xml:space="preserve"> </w:t>
      </w:r>
    </w:p>
    <w:p w14:paraId="758BA322" w14:textId="08FE3EB3" w:rsidR="00992BC0" w:rsidRDefault="00992BC0" w:rsidP="00992BC0">
      <w:pPr>
        <w:pStyle w:val="NoSpacing"/>
        <w:ind w:left="0" w:firstLine="0"/>
        <w:rPr>
          <w:color w:val="000000" w:themeColor="text1"/>
        </w:rPr>
      </w:pPr>
    </w:p>
    <w:p w14:paraId="62C16C34" w14:textId="771E4B25" w:rsidR="00992BC0" w:rsidRDefault="00992BC0" w:rsidP="00992BC0">
      <w:pPr>
        <w:pStyle w:val="NoSpacing"/>
        <w:numPr>
          <w:ilvl w:val="0"/>
          <w:numId w:val="39"/>
        </w:numPr>
        <w:rPr>
          <w:color w:val="000000" w:themeColor="text1"/>
        </w:rPr>
      </w:pPr>
      <w:r w:rsidRPr="00644651">
        <w:rPr>
          <w:b/>
          <w:color w:val="000000" w:themeColor="text1"/>
        </w:rPr>
        <w:t>Academic Home</w:t>
      </w:r>
      <w:r>
        <w:rPr>
          <w:color w:val="000000" w:themeColor="text1"/>
        </w:rPr>
        <w:t xml:space="preserve">: </w:t>
      </w:r>
      <w:r w:rsidR="0086624D">
        <w:rPr>
          <w:color w:val="000000" w:themeColor="text1"/>
        </w:rPr>
        <w:t>This has</w:t>
      </w:r>
      <w:r w:rsidR="00C514DF">
        <w:rPr>
          <w:color w:val="000000" w:themeColor="text1"/>
        </w:rPr>
        <w:t xml:space="preserve"> been</w:t>
      </w:r>
      <w:r w:rsidR="0086624D">
        <w:rPr>
          <w:color w:val="000000" w:themeColor="text1"/>
        </w:rPr>
        <w:t xml:space="preserve"> addressed, as per the letters. </w:t>
      </w:r>
      <w:r w:rsidR="00C514DF">
        <w:rPr>
          <w:color w:val="000000" w:themeColor="text1"/>
        </w:rPr>
        <w:t xml:space="preserve">In review: </w:t>
      </w:r>
      <w:r w:rsidR="00C67982">
        <w:rPr>
          <w:color w:val="000000" w:themeColor="text1"/>
        </w:rPr>
        <w:t>I am completing my internal medicine residency within the Department of Medicine (DOM) at the end of June 2019. Starting July 2019, I will be appointed as a post-doctoral fellow within the Department of Epidemiology at Rollins School of Public Health (RSPH). Letters of support documenting this have been sent by Drs. Law and Dressler from DOM, and from Drs. Shah and Alonso from RSPH.</w:t>
      </w:r>
    </w:p>
    <w:p w14:paraId="21EDB6EE" w14:textId="77777777" w:rsidR="0086624D" w:rsidRPr="00C514DF" w:rsidRDefault="00992BC0" w:rsidP="0086624D">
      <w:pPr>
        <w:pStyle w:val="NoSpacing"/>
        <w:numPr>
          <w:ilvl w:val="0"/>
          <w:numId w:val="39"/>
        </w:numPr>
        <w:rPr>
          <w:color w:val="000000" w:themeColor="text1"/>
        </w:rPr>
      </w:pPr>
      <w:r w:rsidRPr="00C67982">
        <w:rPr>
          <w:b/>
          <w:color w:val="000000" w:themeColor="text1"/>
        </w:rPr>
        <w:t>Letter of Support from Department Chair</w:t>
      </w:r>
      <w:r>
        <w:rPr>
          <w:color w:val="000000" w:themeColor="text1"/>
        </w:rPr>
        <w:t>:</w:t>
      </w:r>
      <w:r w:rsidR="00C67982">
        <w:rPr>
          <w:color w:val="000000" w:themeColor="text1"/>
        </w:rPr>
        <w:t xml:space="preserve"> The prior departmental letter was from my current position within the Department of Medicine. Attached is a supporting letter from Dr. Timothy Lash, the current Chair in the Department </w:t>
      </w:r>
      <w:r w:rsidR="00C67982" w:rsidRPr="00C514DF">
        <w:rPr>
          <w:color w:val="000000" w:themeColor="text1"/>
        </w:rPr>
        <w:t xml:space="preserve">of Epidemiology at RSPH. This position is dedicated to </w:t>
      </w:r>
      <w:proofErr w:type="gramStart"/>
      <w:r w:rsidR="00C67982" w:rsidRPr="00C514DF">
        <w:rPr>
          <w:color w:val="000000" w:themeColor="text1"/>
        </w:rPr>
        <w:t>research, and</w:t>
      </w:r>
      <w:proofErr w:type="gramEnd"/>
      <w:r w:rsidR="00C67982" w:rsidRPr="00C514DF">
        <w:rPr>
          <w:color w:val="000000" w:themeColor="text1"/>
        </w:rPr>
        <w:t xml:space="preserve"> requires no clinical obligations.</w:t>
      </w:r>
    </w:p>
    <w:p w14:paraId="2A1549E1" w14:textId="04D4ADA8" w:rsidR="00992BC0" w:rsidRPr="00C514DF" w:rsidRDefault="00992BC0" w:rsidP="0086624D">
      <w:pPr>
        <w:pStyle w:val="NoSpacing"/>
        <w:numPr>
          <w:ilvl w:val="0"/>
          <w:numId w:val="39"/>
        </w:numPr>
        <w:rPr>
          <w:color w:val="000000" w:themeColor="text1"/>
        </w:rPr>
      </w:pPr>
      <w:r w:rsidRPr="00C514DF">
        <w:rPr>
          <w:b/>
          <w:color w:val="000000" w:themeColor="text1"/>
        </w:rPr>
        <w:t>BioStamp Patches</w:t>
      </w:r>
      <w:r w:rsidRPr="00C514DF">
        <w:rPr>
          <w:color w:val="000000" w:themeColor="text1"/>
        </w:rPr>
        <w:t>:</w:t>
      </w:r>
      <w:r w:rsidR="00C67982" w:rsidRPr="00C514DF">
        <w:rPr>
          <w:color w:val="000000" w:themeColor="text1"/>
        </w:rPr>
        <w:t xml:space="preserve"> </w:t>
      </w:r>
      <w:r w:rsidR="0086624D" w:rsidRPr="006658FE">
        <w:rPr>
          <w:color w:val="000000"/>
          <w:shd w:val="clear" w:color="auto" w:fill="FFFFFF"/>
        </w:rPr>
        <w:t>We appreciate the need to clarify the funding support for these patches, as they are critical for the support of the project. The reusable BioStamp patches have already been obtained by Dr. Amit Shah, and additional supplies are being ordered with his discretionary funding.</w:t>
      </w:r>
    </w:p>
    <w:p w14:paraId="3A1D795D" w14:textId="37180258" w:rsidR="0086624D" w:rsidRPr="0086624D" w:rsidRDefault="00992BC0" w:rsidP="0086624D">
      <w:pPr>
        <w:pStyle w:val="NoSpacing"/>
        <w:numPr>
          <w:ilvl w:val="0"/>
          <w:numId w:val="39"/>
        </w:numPr>
        <w:rPr>
          <w:color w:val="000000" w:themeColor="text1"/>
        </w:rPr>
      </w:pPr>
      <w:r w:rsidRPr="00C514DF">
        <w:rPr>
          <w:b/>
          <w:color w:val="000000" w:themeColor="text1"/>
        </w:rPr>
        <w:t>Sample Size Calculations</w:t>
      </w:r>
      <w:r w:rsidRPr="00C514DF">
        <w:rPr>
          <w:color w:val="000000" w:themeColor="text1"/>
        </w:rPr>
        <w:t>:</w:t>
      </w:r>
      <w:r w:rsidR="00FD133D" w:rsidRPr="00C514DF">
        <w:rPr>
          <w:color w:val="000000" w:themeColor="text1"/>
        </w:rPr>
        <w:t xml:space="preserve"> </w:t>
      </w:r>
      <w:r w:rsidR="0086624D" w:rsidRPr="00C514DF">
        <w:rPr>
          <w:color w:val="000000" w:themeColor="text1"/>
        </w:rPr>
        <w:t xml:space="preserve">Because of the exploratory nature of the study, they are designed as pilots – we recognized the effect sizes may be too small to calculate group </w:t>
      </w:r>
      <w:proofErr w:type="gramStart"/>
      <w:r w:rsidR="0086624D" w:rsidRPr="00C514DF">
        <w:rPr>
          <w:color w:val="000000" w:themeColor="text1"/>
        </w:rPr>
        <w:t>differences, but</w:t>
      </w:r>
      <w:proofErr w:type="gramEnd"/>
      <w:r w:rsidR="0086624D" w:rsidRPr="00C514DF">
        <w:rPr>
          <w:color w:val="000000" w:themeColor="text1"/>
        </w:rPr>
        <w:t xml:space="preserve"> feel that the data will be very helpful for fu</w:t>
      </w:r>
      <w:r w:rsidR="00C514DF">
        <w:rPr>
          <w:color w:val="000000" w:themeColor="text1"/>
        </w:rPr>
        <w:t>ture grant applications and for</w:t>
      </w:r>
      <w:r w:rsidR="0086624D" w:rsidRPr="00C514DF">
        <w:rPr>
          <w:color w:val="000000" w:themeColor="text1"/>
        </w:rPr>
        <w:t xml:space="preserve"> more definitive evaluations of </w:t>
      </w:r>
      <w:r w:rsidR="0086624D" w:rsidRPr="00C514DF">
        <w:rPr>
          <w:i/>
          <w:color w:val="000000" w:themeColor="text1"/>
        </w:rPr>
        <w:t xml:space="preserve">Dyx, </w:t>
      </w:r>
      <w:proofErr w:type="spellStart"/>
      <w:r w:rsidR="0086624D" w:rsidRPr="00C514DF">
        <w:rPr>
          <w:color w:val="000000" w:themeColor="text1"/>
        </w:rPr>
        <w:t>neuropsychatric</w:t>
      </w:r>
      <w:proofErr w:type="spellEnd"/>
      <w:r w:rsidR="0086624D" w:rsidRPr="00C514DF">
        <w:rPr>
          <w:color w:val="000000" w:themeColor="text1"/>
        </w:rPr>
        <w:t xml:space="preserve"> function, and coronary artery disease</w:t>
      </w:r>
      <w:r w:rsidR="0086624D">
        <w:rPr>
          <w:color w:val="000000" w:themeColor="text1"/>
        </w:rPr>
        <w:t xml:space="preserve">. We appreciate the importance of understanding the power from the pre-selected sample size (based on feasibility). </w:t>
      </w:r>
      <w:r w:rsidR="00811AB4">
        <w:rPr>
          <w:color w:val="000000" w:themeColor="text1"/>
        </w:rPr>
        <w:t xml:space="preserve">I have met with the BERD consultant for assistance </w:t>
      </w:r>
      <w:r w:rsidR="00691E8F">
        <w:rPr>
          <w:color w:val="000000" w:themeColor="text1"/>
        </w:rPr>
        <w:t>and he will help us to calculate appropriate power.</w:t>
      </w:r>
    </w:p>
    <w:p w14:paraId="70C8AD59" w14:textId="7696D3AF" w:rsidR="00992BC0" w:rsidRDefault="00992BC0" w:rsidP="00992BC0">
      <w:pPr>
        <w:pStyle w:val="NoSpacing"/>
        <w:numPr>
          <w:ilvl w:val="0"/>
          <w:numId w:val="39"/>
        </w:numPr>
        <w:rPr>
          <w:color w:val="000000" w:themeColor="text1"/>
        </w:rPr>
      </w:pPr>
      <w:r w:rsidRPr="001360D1">
        <w:rPr>
          <w:b/>
          <w:color w:val="000000" w:themeColor="text1"/>
        </w:rPr>
        <w:t>Specific Aims</w:t>
      </w:r>
      <w:r>
        <w:rPr>
          <w:color w:val="000000" w:themeColor="text1"/>
        </w:rPr>
        <w:t>:</w:t>
      </w:r>
      <w:r w:rsidR="00294598">
        <w:rPr>
          <w:color w:val="000000" w:themeColor="text1"/>
        </w:rPr>
        <w:t xml:space="preserve"> Reviewer 2 </w:t>
      </w:r>
      <w:r w:rsidR="00E85C27">
        <w:rPr>
          <w:color w:val="000000" w:themeColor="text1"/>
        </w:rPr>
        <w:t>raised the concern that our aim</w:t>
      </w:r>
      <w:r w:rsidR="006C0DF1">
        <w:rPr>
          <w:color w:val="000000" w:themeColor="text1"/>
        </w:rPr>
        <w:t>s</w:t>
      </w:r>
      <w:r w:rsidR="00E85C27">
        <w:rPr>
          <w:color w:val="000000" w:themeColor="text1"/>
        </w:rPr>
        <w:t xml:space="preserve"> </w:t>
      </w:r>
      <w:r w:rsidR="006C0DF1">
        <w:rPr>
          <w:color w:val="000000" w:themeColor="text1"/>
        </w:rPr>
        <w:t>could have improved focus, particularly our focus on neuropsychological factors</w:t>
      </w:r>
      <w:r w:rsidR="00E85C27">
        <w:rPr>
          <w:color w:val="000000" w:themeColor="text1"/>
        </w:rPr>
        <w:t xml:space="preserve">. </w:t>
      </w:r>
      <w:r w:rsidR="006C0DF1">
        <w:rPr>
          <w:color w:val="000000" w:themeColor="text1"/>
        </w:rPr>
        <w:t>We have reordered the aims, as seen in the modified Figure 3, and separated depression and cognitive impairment as individual outcomes.</w:t>
      </w:r>
    </w:p>
    <w:p w14:paraId="6A72F65C" w14:textId="22679024" w:rsidR="00992BC0" w:rsidRDefault="00992BC0" w:rsidP="00992BC0">
      <w:pPr>
        <w:pStyle w:val="NoSpacing"/>
        <w:numPr>
          <w:ilvl w:val="0"/>
          <w:numId w:val="39"/>
        </w:numPr>
        <w:rPr>
          <w:color w:val="000000" w:themeColor="text1"/>
        </w:rPr>
      </w:pPr>
      <w:r w:rsidRPr="00294598">
        <w:rPr>
          <w:b/>
          <w:color w:val="000000" w:themeColor="text1"/>
        </w:rPr>
        <w:t>Research Project Funding</w:t>
      </w:r>
      <w:r>
        <w:rPr>
          <w:color w:val="000000" w:themeColor="text1"/>
        </w:rPr>
        <w:t>:</w:t>
      </w:r>
      <w:r w:rsidR="00294598">
        <w:rPr>
          <w:color w:val="000000" w:themeColor="text1"/>
        </w:rPr>
        <w:t xml:space="preserve"> Reviewer 2 requested further information into how the project would be funded. As the project is an ancillary study on the </w:t>
      </w:r>
      <w:proofErr w:type="spellStart"/>
      <w:r w:rsidR="00FB2021">
        <w:rPr>
          <w:color w:val="000000" w:themeColor="text1"/>
        </w:rPr>
        <w:t>EmCAB</w:t>
      </w:r>
      <w:proofErr w:type="spellEnd"/>
      <w:r w:rsidR="00492CD7">
        <w:rPr>
          <w:color w:val="000000" w:themeColor="text1"/>
        </w:rPr>
        <w:t xml:space="preserve">, </w:t>
      </w:r>
      <w:r w:rsidR="00A026D0">
        <w:rPr>
          <w:color w:val="000000" w:themeColor="text1"/>
        </w:rPr>
        <w:t xml:space="preserve">under </w:t>
      </w:r>
      <w:r w:rsidR="00FB2021">
        <w:rPr>
          <w:color w:val="000000" w:themeColor="text1"/>
        </w:rPr>
        <w:t>the mentor</w:t>
      </w:r>
      <w:r w:rsidR="00A026D0">
        <w:rPr>
          <w:color w:val="000000" w:themeColor="text1"/>
        </w:rPr>
        <w:t xml:space="preserve"> Dr. Arshed Quyyumi (PI), the necessary resources including study staff are already available</w:t>
      </w:r>
      <w:r w:rsidR="00242CED">
        <w:rPr>
          <w:color w:val="000000" w:themeColor="text1"/>
        </w:rPr>
        <w:t xml:space="preserve">, which we have </w:t>
      </w:r>
      <w:r w:rsidR="00143BDB">
        <w:rPr>
          <w:color w:val="000000" w:themeColor="text1"/>
        </w:rPr>
        <w:t xml:space="preserve">now </w:t>
      </w:r>
      <w:r w:rsidR="00242CED">
        <w:rPr>
          <w:color w:val="000000" w:themeColor="text1"/>
        </w:rPr>
        <w:t>added into the application.</w:t>
      </w:r>
    </w:p>
    <w:p w14:paraId="10EBC271" w14:textId="32D2D6CD" w:rsidR="00992BC0" w:rsidRDefault="00992BC0" w:rsidP="00992BC0">
      <w:pPr>
        <w:pStyle w:val="NoSpacing"/>
        <w:numPr>
          <w:ilvl w:val="0"/>
          <w:numId w:val="39"/>
        </w:numPr>
        <w:rPr>
          <w:color w:val="000000" w:themeColor="text1"/>
        </w:rPr>
      </w:pPr>
      <w:r w:rsidRPr="00242CED">
        <w:rPr>
          <w:b/>
          <w:color w:val="000000" w:themeColor="text1"/>
        </w:rPr>
        <w:t>Candidate Training Timeline</w:t>
      </w:r>
      <w:r>
        <w:rPr>
          <w:color w:val="000000" w:themeColor="text1"/>
        </w:rPr>
        <w:t xml:space="preserve">: </w:t>
      </w:r>
      <w:r w:rsidR="00242CED">
        <w:rPr>
          <w:color w:val="000000" w:themeColor="text1"/>
        </w:rPr>
        <w:t>Reviewer 2 requested specifics on training timeline, which has been added to section D</w:t>
      </w:r>
      <w:r w:rsidR="003D355C">
        <w:rPr>
          <w:color w:val="000000" w:themeColor="text1"/>
        </w:rPr>
        <w:t>8</w:t>
      </w:r>
      <w:r w:rsidR="00242CED">
        <w:rPr>
          <w:color w:val="000000" w:themeColor="text1"/>
        </w:rPr>
        <w:t>, including research products and step-wise career goals.</w:t>
      </w:r>
    </w:p>
    <w:p w14:paraId="7F5D080C" w14:textId="74491A76" w:rsidR="00992BC0" w:rsidRDefault="00992BC0" w:rsidP="00992BC0">
      <w:pPr>
        <w:pStyle w:val="NoSpacing"/>
        <w:numPr>
          <w:ilvl w:val="0"/>
          <w:numId w:val="39"/>
        </w:numPr>
        <w:rPr>
          <w:color w:val="000000" w:themeColor="text1"/>
        </w:rPr>
      </w:pPr>
      <w:r w:rsidRPr="00242CED">
        <w:rPr>
          <w:b/>
          <w:color w:val="000000" w:themeColor="text1"/>
        </w:rPr>
        <w:t>Human Subjects Protection</w:t>
      </w:r>
      <w:r>
        <w:rPr>
          <w:color w:val="000000" w:themeColor="text1"/>
        </w:rPr>
        <w:t>:</w:t>
      </w:r>
      <w:r w:rsidR="00242CED">
        <w:rPr>
          <w:color w:val="000000" w:themeColor="text1"/>
        </w:rPr>
        <w:t xml:space="preserve"> Both reviewers requested further documentation of human subjects and inclusion of women, children, and minorities, which has now been included.</w:t>
      </w:r>
    </w:p>
    <w:p w14:paraId="25C59224" w14:textId="4F0C636C" w:rsidR="00992BC0" w:rsidRDefault="00992BC0" w:rsidP="00992BC0">
      <w:pPr>
        <w:pStyle w:val="NoSpacing"/>
        <w:numPr>
          <w:ilvl w:val="0"/>
          <w:numId w:val="39"/>
        </w:numPr>
        <w:rPr>
          <w:color w:val="000000" w:themeColor="text1"/>
        </w:rPr>
      </w:pPr>
      <w:r w:rsidRPr="00242CED">
        <w:rPr>
          <w:b/>
          <w:color w:val="000000" w:themeColor="text1"/>
        </w:rPr>
        <w:t>Project Feasibility</w:t>
      </w:r>
      <w:r>
        <w:rPr>
          <w:color w:val="000000" w:themeColor="text1"/>
        </w:rPr>
        <w:t>:</w:t>
      </w:r>
      <w:r w:rsidR="00242CED">
        <w:rPr>
          <w:color w:val="000000" w:themeColor="text1"/>
        </w:rPr>
        <w:t xml:space="preserve"> Reviewer 1 raised the concern that the MSCR and the research obligations may limit project </w:t>
      </w:r>
      <w:proofErr w:type="spellStart"/>
      <w:r w:rsidR="00242CED">
        <w:rPr>
          <w:color w:val="000000" w:themeColor="text1"/>
        </w:rPr>
        <w:t>feability</w:t>
      </w:r>
      <w:proofErr w:type="spellEnd"/>
      <w:r w:rsidR="00242CED">
        <w:rPr>
          <w:color w:val="000000" w:themeColor="text1"/>
        </w:rPr>
        <w:t xml:space="preserve">. We will address this by increasing the amount of delegation to the current study </w:t>
      </w:r>
      <w:proofErr w:type="gramStart"/>
      <w:r w:rsidR="00242CED">
        <w:rPr>
          <w:color w:val="000000" w:themeColor="text1"/>
        </w:rPr>
        <w:t>staff, and</w:t>
      </w:r>
      <w:proofErr w:type="gramEnd"/>
      <w:r w:rsidR="00242CED">
        <w:rPr>
          <w:color w:val="000000" w:themeColor="text1"/>
        </w:rPr>
        <w:t xml:space="preserve"> increasing the effort towards the rigors of the MSCR.</w:t>
      </w:r>
    </w:p>
    <w:p w14:paraId="5DE07923" w14:textId="0A81D8AD" w:rsidR="00992BC0" w:rsidRPr="00992BC0" w:rsidRDefault="00992BC0" w:rsidP="00992BC0">
      <w:pPr>
        <w:pStyle w:val="NoSpacing"/>
        <w:numPr>
          <w:ilvl w:val="0"/>
          <w:numId w:val="39"/>
        </w:numPr>
        <w:rPr>
          <w:color w:val="000000" w:themeColor="text1"/>
        </w:rPr>
      </w:pPr>
      <w:r w:rsidRPr="00242CED">
        <w:rPr>
          <w:b/>
          <w:color w:val="000000" w:themeColor="text1"/>
        </w:rPr>
        <w:t>Research Experience</w:t>
      </w:r>
      <w:r>
        <w:rPr>
          <w:color w:val="000000" w:themeColor="text1"/>
        </w:rPr>
        <w:t>:</w:t>
      </w:r>
      <w:r w:rsidR="00242CED">
        <w:rPr>
          <w:color w:val="000000" w:themeColor="text1"/>
        </w:rPr>
        <w:t xml:space="preserve"> Reviewer 1 noted the lack of published research products. I am continuing to address this by submitting additional manuscripts, including 1 research paper and 2 review articles, related to the field of neurocardiology.</w:t>
      </w:r>
    </w:p>
    <w:p w14:paraId="313FE11C" w14:textId="7AABC975" w:rsidR="00992BC0" w:rsidRDefault="00992BC0" w:rsidP="00992BC0">
      <w:pPr>
        <w:pStyle w:val="NoSpacing"/>
        <w:ind w:left="0" w:firstLine="0"/>
        <w:rPr>
          <w:color w:val="000000" w:themeColor="text1"/>
        </w:rPr>
      </w:pPr>
    </w:p>
    <w:p w14:paraId="2B5C88FD" w14:textId="77777777" w:rsidR="00992BC0" w:rsidRPr="00992BC0" w:rsidRDefault="00992BC0" w:rsidP="00992BC0">
      <w:pPr>
        <w:pStyle w:val="NoSpacing"/>
        <w:ind w:left="0" w:firstLine="0"/>
        <w:rPr>
          <w:color w:val="000000" w:themeColor="text1"/>
        </w:rPr>
      </w:pPr>
    </w:p>
    <w:p w14:paraId="7AFE19F0" w14:textId="013606ED" w:rsidR="00992BC0" w:rsidRDefault="00992BC0" w:rsidP="00992BC0">
      <w:pPr>
        <w:pStyle w:val="NoSpacing"/>
        <w:ind w:left="0" w:firstLine="0"/>
      </w:pPr>
      <w:r>
        <w:br w:type="column"/>
      </w:r>
    </w:p>
    <w:p w14:paraId="1622B178" w14:textId="4CF8AC7D" w:rsidR="00210EB8" w:rsidRPr="008F1494" w:rsidRDefault="007F660F" w:rsidP="00EC29B8">
      <w:pPr>
        <w:rPr>
          <w:b/>
        </w:rPr>
      </w:pPr>
      <w:r>
        <w:rPr>
          <w:b/>
        </w:rPr>
        <w:t xml:space="preserve">Disturbances of the Neurocardiac Axis: </w:t>
      </w:r>
      <w:r w:rsidR="00EC1500">
        <w:rPr>
          <w:b/>
        </w:rPr>
        <w:t>Using Heart Rate Variability to Measure Disease in the Brain and Heart</w:t>
      </w:r>
    </w:p>
    <w:p w14:paraId="1340FF44" w14:textId="04A5FA2A" w:rsidR="008F1494" w:rsidRDefault="008F1494" w:rsidP="00EC29B8"/>
    <w:p w14:paraId="708F2D0C" w14:textId="581C9924" w:rsidR="007F660F" w:rsidRPr="007F660F" w:rsidRDefault="007F660F" w:rsidP="008F1494">
      <w:pPr>
        <w:rPr>
          <w:b/>
        </w:rPr>
      </w:pPr>
      <w:r w:rsidRPr="007F660F">
        <w:rPr>
          <w:b/>
        </w:rPr>
        <w:t>Principal Investigator:</w:t>
      </w:r>
    </w:p>
    <w:p w14:paraId="13B19C77" w14:textId="2699AD04" w:rsidR="007F660F" w:rsidRPr="007F660F" w:rsidRDefault="008F1494" w:rsidP="008F1494">
      <w:r w:rsidRPr="007F660F">
        <w:t>Anish Shah, MD</w:t>
      </w:r>
    </w:p>
    <w:p w14:paraId="5EF9D127" w14:textId="293FAFAF" w:rsidR="007F660F" w:rsidRDefault="007F660F" w:rsidP="008F1494">
      <w:r>
        <w:t>Resident</w:t>
      </w:r>
    </w:p>
    <w:p w14:paraId="7825D463" w14:textId="2AE64535" w:rsidR="007F660F" w:rsidRDefault="007F660F" w:rsidP="008F1494">
      <w:r>
        <w:t>J. Willis Hurst Internal Medicine Residency</w:t>
      </w:r>
    </w:p>
    <w:p w14:paraId="249CA6A0" w14:textId="256563AE" w:rsidR="007F660F" w:rsidRDefault="007F660F" w:rsidP="008F1494">
      <w:r>
        <w:t>Department of Medicine</w:t>
      </w:r>
    </w:p>
    <w:p w14:paraId="3DADDEA8" w14:textId="72368727" w:rsidR="007F660F" w:rsidRDefault="007F660F" w:rsidP="008F1494">
      <w:r>
        <w:t>Phone: 469-835-7606</w:t>
      </w:r>
    </w:p>
    <w:p w14:paraId="7A32B183" w14:textId="06E18D05" w:rsidR="007F660F" w:rsidRDefault="007F660F" w:rsidP="008F1494">
      <w:r>
        <w:t xml:space="preserve">Email: </w:t>
      </w:r>
      <w:hyperlink r:id="rId8" w:history="1">
        <w:r w:rsidRPr="0040258B">
          <w:rPr>
            <w:rStyle w:val="Hyperlink"/>
          </w:rPr>
          <w:t>anish.shah@emory.edu</w:t>
        </w:r>
      </w:hyperlink>
      <w:r>
        <w:t xml:space="preserve"> </w:t>
      </w:r>
    </w:p>
    <w:p w14:paraId="1003099E" w14:textId="77777777" w:rsidR="007F660F" w:rsidRDefault="007F660F" w:rsidP="008F1494"/>
    <w:p w14:paraId="5D5BE3BE" w14:textId="77777777" w:rsidR="007F660F" w:rsidRPr="007F660F" w:rsidRDefault="007F660F" w:rsidP="008F1494">
      <w:pPr>
        <w:rPr>
          <w:b/>
        </w:rPr>
      </w:pPr>
      <w:r w:rsidRPr="007F660F">
        <w:rPr>
          <w:b/>
        </w:rPr>
        <w:t>Lead Mentor:</w:t>
      </w:r>
    </w:p>
    <w:p w14:paraId="4C6052B2" w14:textId="3BD8403D" w:rsidR="007F660F" w:rsidRDefault="007F660F" w:rsidP="007F660F">
      <w:r>
        <w:t>A</w:t>
      </w:r>
      <w:r w:rsidR="008F1494">
        <w:t>mit Shah, MD, MSCR</w:t>
      </w:r>
      <w:r>
        <w:tab/>
      </w:r>
    </w:p>
    <w:p w14:paraId="6565E2B0" w14:textId="77777777" w:rsidR="007F660F" w:rsidRDefault="007F660F" w:rsidP="007F660F">
      <w:pPr>
        <w:pStyle w:val="NoSpacing"/>
        <w:ind w:left="0" w:firstLine="0"/>
      </w:pPr>
      <w:r w:rsidRPr="007F660F">
        <w:t>Assistant Professor of Epidemiology</w:t>
      </w:r>
    </w:p>
    <w:p w14:paraId="3FDDD244" w14:textId="77777777" w:rsidR="007F660F" w:rsidRDefault="007F660F" w:rsidP="007F660F">
      <w:pPr>
        <w:pStyle w:val="NoSpacing"/>
        <w:ind w:left="0" w:firstLine="0"/>
      </w:pPr>
      <w:r w:rsidRPr="007F660F">
        <w:t xml:space="preserve">Assistant Professor of Medicine (Cardiology) </w:t>
      </w:r>
    </w:p>
    <w:p w14:paraId="41AF3E3C" w14:textId="4865B082" w:rsidR="007F660F" w:rsidRPr="007F660F" w:rsidRDefault="007F660F" w:rsidP="007F660F">
      <w:r w:rsidRPr="007F660F">
        <w:t>1518 Clifton Rd. NE, Rm 3053</w:t>
      </w:r>
      <w:r w:rsidRPr="007F660F">
        <w:br/>
        <w:t>Atlanta, GA 30322</w:t>
      </w:r>
      <w:r w:rsidRPr="007F660F">
        <w:br/>
        <w:t>Phone: 404-727-8712</w:t>
      </w:r>
    </w:p>
    <w:p w14:paraId="547A6EFC" w14:textId="5FC60CD5" w:rsidR="007F660F" w:rsidRPr="007F660F" w:rsidRDefault="007F660F" w:rsidP="007F660F">
      <w:r w:rsidRPr="007F660F">
        <w:t xml:space="preserve">Email: </w:t>
      </w:r>
      <w:hyperlink r:id="rId9" w:history="1">
        <w:r w:rsidRPr="0040258B">
          <w:rPr>
            <w:rStyle w:val="Hyperlink"/>
          </w:rPr>
          <w:t>ajshah3@emory.edu</w:t>
        </w:r>
      </w:hyperlink>
      <w:r>
        <w:t xml:space="preserve"> </w:t>
      </w:r>
    </w:p>
    <w:p w14:paraId="30929A02" w14:textId="77777777" w:rsidR="007F660F" w:rsidRDefault="007F660F" w:rsidP="008F1494"/>
    <w:p w14:paraId="57BC29EE" w14:textId="77777777" w:rsidR="007F660F" w:rsidRPr="00C57BF9" w:rsidRDefault="007F660F" w:rsidP="008F1494">
      <w:pPr>
        <w:rPr>
          <w:b/>
          <w:lang w:val="it-IT"/>
        </w:rPr>
      </w:pPr>
      <w:r w:rsidRPr="00C57BF9">
        <w:rPr>
          <w:b/>
          <w:lang w:val="it-IT"/>
        </w:rPr>
        <w:t xml:space="preserve">Co-Lead </w:t>
      </w:r>
      <w:proofErr w:type="spellStart"/>
      <w:r w:rsidRPr="00C57BF9">
        <w:rPr>
          <w:b/>
          <w:lang w:val="it-IT"/>
        </w:rPr>
        <w:t>Mentor</w:t>
      </w:r>
      <w:proofErr w:type="spellEnd"/>
      <w:r w:rsidRPr="00C57BF9">
        <w:rPr>
          <w:b/>
          <w:lang w:val="it-IT"/>
        </w:rPr>
        <w:t>:</w:t>
      </w:r>
    </w:p>
    <w:p w14:paraId="01F7E3C4" w14:textId="784A8F55" w:rsidR="008F1494" w:rsidRPr="006C6332" w:rsidRDefault="008F1494" w:rsidP="008F1494">
      <w:pPr>
        <w:rPr>
          <w:lang w:val="it-IT"/>
        </w:rPr>
      </w:pPr>
      <w:r w:rsidRPr="006C6332">
        <w:rPr>
          <w:lang w:val="it-IT"/>
        </w:rPr>
        <w:t xml:space="preserve">Alvaro Alonso, MD, </w:t>
      </w:r>
      <w:proofErr w:type="spellStart"/>
      <w:r w:rsidRPr="006C6332">
        <w:rPr>
          <w:lang w:val="it-IT"/>
        </w:rPr>
        <w:t>PhD</w:t>
      </w:r>
      <w:proofErr w:type="spellEnd"/>
    </w:p>
    <w:p w14:paraId="72394288" w14:textId="77777777" w:rsidR="007F660F" w:rsidRPr="006C6332" w:rsidRDefault="007F660F" w:rsidP="007F660F">
      <w:pPr>
        <w:rPr>
          <w:lang w:val="it-IT"/>
        </w:rPr>
      </w:pPr>
      <w:r w:rsidRPr="006C6332">
        <w:rPr>
          <w:lang w:val="it-IT"/>
        </w:rPr>
        <w:t>Associate Professor</w:t>
      </w:r>
    </w:p>
    <w:p w14:paraId="19BA5132" w14:textId="77777777" w:rsidR="007F660F" w:rsidRDefault="007F660F" w:rsidP="007F660F">
      <w:r>
        <w:t>Department of Epidemiology</w:t>
      </w:r>
    </w:p>
    <w:p w14:paraId="1BC9B353" w14:textId="77777777" w:rsidR="007F660F" w:rsidRDefault="007F660F" w:rsidP="007F660F">
      <w:r>
        <w:t>Rollins School of Public Health</w:t>
      </w:r>
    </w:p>
    <w:p w14:paraId="23F1278F" w14:textId="77777777" w:rsidR="007F660F" w:rsidRPr="007F660F" w:rsidRDefault="007F660F" w:rsidP="007F660F">
      <w:r>
        <w:t>Emory University</w:t>
      </w:r>
    </w:p>
    <w:p w14:paraId="647FECC4" w14:textId="059C2314" w:rsidR="007F660F" w:rsidRDefault="007F660F" w:rsidP="007F660F">
      <w:r>
        <w:t xml:space="preserve">Phone: </w:t>
      </w:r>
      <w:r w:rsidRPr="00994AB4">
        <w:t>404-727-8714</w:t>
      </w:r>
    </w:p>
    <w:p w14:paraId="5F69A058" w14:textId="564BD2AA" w:rsidR="007F660F" w:rsidRDefault="007F660F" w:rsidP="008F1494">
      <w:r w:rsidRPr="007F660F">
        <w:rPr>
          <w:rStyle w:val="Hyperlink"/>
          <w:color w:val="auto"/>
          <w:u w:val="none"/>
        </w:rPr>
        <w:t xml:space="preserve">Email: </w:t>
      </w:r>
      <w:hyperlink r:id="rId10" w:history="1">
        <w:r w:rsidRPr="0040258B">
          <w:rPr>
            <w:rStyle w:val="Hyperlink"/>
          </w:rPr>
          <w:t>alvaro.alonso@emory.edu</w:t>
        </w:r>
      </w:hyperlink>
      <w:r>
        <w:t xml:space="preserve"> </w:t>
      </w:r>
    </w:p>
    <w:p w14:paraId="35DDA551" w14:textId="131BDAF0" w:rsidR="00AB2152" w:rsidRDefault="00AB2152" w:rsidP="008F1494"/>
    <w:p w14:paraId="2EAAD9BE" w14:textId="7C0F350A" w:rsidR="00AB2152" w:rsidRDefault="00AB2152" w:rsidP="008F1494">
      <w:pPr>
        <w:rPr>
          <w:b/>
        </w:rPr>
      </w:pPr>
      <w:r>
        <w:br w:type="column"/>
      </w:r>
      <w:r w:rsidRPr="00AB2152">
        <w:rPr>
          <w:b/>
        </w:rPr>
        <w:lastRenderedPageBreak/>
        <w:t>ABSTRACT</w:t>
      </w:r>
    </w:p>
    <w:p w14:paraId="6E72CAA6" w14:textId="4971A69F" w:rsidR="00AB2152" w:rsidRDefault="00AB2152" w:rsidP="008F1494">
      <w:pPr>
        <w:rPr>
          <w:b/>
        </w:rPr>
      </w:pPr>
    </w:p>
    <w:p w14:paraId="7BDAFFF3" w14:textId="09611766" w:rsidR="00F731FD" w:rsidRPr="001A2441" w:rsidRDefault="00F731FD" w:rsidP="00F731FD">
      <w:pPr>
        <w:pStyle w:val="NoSpacing"/>
        <w:ind w:left="0" w:firstLine="0"/>
      </w:pPr>
      <w:r w:rsidRPr="001A2441">
        <w:t xml:space="preserve">Ischemic heart disease </w:t>
      </w:r>
      <w:r>
        <w:t xml:space="preserve">(IHD) is a highly prevalent and one of the leading causes of mortality, yet in the majority of affected individuals, their diagnosis is not detected by </w:t>
      </w:r>
      <w:r w:rsidRPr="001A2441">
        <w:t xml:space="preserve">clinical exam. </w:t>
      </w:r>
      <w:r>
        <w:t>As such, t</w:t>
      </w:r>
      <w:r w:rsidRPr="001A2441">
        <w:t>he majority of sudden cardiac death</w:t>
      </w:r>
      <w:r>
        <w:t>s</w:t>
      </w:r>
      <w:r w:rsidRPr="001A2441">
        <w:t xml:space="preserve"> occurs in those not previously diagnosed with </w:t>
      </w:r>
      <w:r>
        <w:t>IHD</w:t>
      </w:r>
      <w:r w:rsidRPr="001A2441">
        <w:t xml:space="preserve">. This suggests the need for </w:t>
      </w:r>
      <w:r>
        <w:t>better</w:t>
      </w:r>
      <w:r w:rsidRPr="001A2441">
        <w:t xml:space="preserve"> </w:t>
      </w:r>
      <w:r>
        <w:t xml:space="preserve">IHD </w:t>
      </w:r>
      <w:r w:rsidRPr="001A2441">
        <w:t xml:space="preserve">screening mechanisms, and a growing body of literature suggests autonomic dysfunction may be a novel risk factor. </w:t>
      </w:r>
      <w:r>
        <w:t>Ambulatory e</w:t>
      </w:r>
      <w:r w:rsidRPr="001A2441">
        <w:t>lectrocardiography can be used to study autonomic dysfunction through heart rate variability. Recently, a novel marker of heart rate variability (</w:t>
      </w:r>
      <w:r w:rsidRPr="001A2441">
        <w:rPr>
          <w:i/>
        </w:rPr>
        <w:t>Dyx</w:t>
      </w:r>
      <w:r w:rsidRPr="001A2441">
        <w:t>) was found to be p</w:t>
      </w:r>
      <w:r>
        <w:t>redictive of myocardial ischemia based on abnormal nuclear stress test. Our group also</w:t>
      </w:r>
      <w:r w:rsidRPr="001A2441">
        <w:t xml:space="preserve"> found that low </w:t>
      </w:r>
      <w:r w:rsidRPr="001A2441">
        <w:rPr>
          <w:i/>
        </w:rPr>
        <w:t>Dyx</w:t>
      </w:r>
      <w:r>
        <w:rPr>
          <w:i/>
        </w:rPr>
        <w:t xml:space="preserve">, </w:t>
      </w:r>
      <w:r>
        <w:t>when measured in the early morning,</w:t>
      </w:r>
      <w:r w:rsidRPr="001A2441">
        <w:t xml:space="preserve"> was predictive of abnormal myocardial perfusion imaging</w:t>
      </w:r>
      <w:r>
        <w:t xml:space="preserve"> as well</w:t>
      </w:r>
      <w:r w:rsidRPr="001A2441">
        <w:t xml:space="preserve">. </w:t>
      </w:r>
      <w:r>
        <w:t xml:space="preserve">It is not known, however, </w:t>
      </w:r>
      <w:r w:rsidRPr="001A2441">
        <w:t xml:space="preserve">how </w:t>
      </w:r>
      <w:r w:rsidRPr="000F28D4">
        <w:rPr>
          <w:i/>
        </w:rPr>
        <w:t>Dyx</w:t>
      </w:r>
      <w:r w:rsidRPr="001A2441">
        <w:t xml:space="preserve"> correlates with coronary angiography findings</w:t>
      </w:r>
      <w:r>
        <w:t xml:space="preserve"> and the need for coronary intervention</w:t>
      </w:r>
      <w:r w:rsidRPr="001A2441">
        <w:t xml:space="preserve">. Additionally, </w:t>
      </w:r>
      <w:r w:rsidRPr="001A2441">
        <w:rPr>
          <w:i/>
        </w:rPr>
        <w:t>Dyx</w:t>
      </w:r>
      <w:r w:rsidRPr="001A2441">
        <w:t xml:space="preserve"> is influenced by central neuropsychological mechanisms, such as depression. Neurologic pathways may influence coronary microvascular function and lead to ischemia even in the absence of obstructive coronary artery disease. </w:t>
      </w:r>
      <w:r>
        <w:t>Assessment of d</w:t>
      </w:r>
      <w:r w:rsidRPr="001A2441">
        <w:t>epression and cognitive impairment</w:t>
      </w:r>
      <w:r>
        <w:t xml:space="preserve"> and their relationship with </w:t>
      </w:r>
      <w:r w:rsidRPr="000F28D4">
        <w:rPr>
          <w:i/>
        </w:rPr>
        <w:t>Dyx</w:t>
      </w:r>
      <w:r w:rsidRPr="001A2441">
        <w:t xml:space="preserve"> </w:t>
      </w:r>
      <w:r>
        <w:t>may help to elucidate additional neurocardiac mechanisms on how autonomic function may lead to adverse outcomes, even in the absence of coronary artery disease</w:t>
      </w:r>
      <w:r w:rsidRPr="001A2441">
        <w:t xml:space="preserve">. We will examine the relationship of neuropsychological metrics (mood, cognitive function) and ischemic heart disease with </w:t>
      </w:r>
      <w:r w:rsidRPr="001A2441">
        <w:rPr>
          <w:i/>
        </w:rPr>
        <w:t xml:space="preserve">Dyx </w:t>
      </w:r>
      <w:r w:rsidRPr="001A2441">
        <w:t xml:space="preserve">to better understand these effects in a high-risk cohort </w:t>
      </w:r>
      <w:r>
        <w:t xml:space="preserve">of patients with stable angina who are </w:t>
      </w:r>
      <w:r w:rsidRPr="001A2441">
        <w:t xml:space="preserve">undergoing cardiac catherization. Aim 1 will evaluate the relationship of low </w:t>
      </w:r>
      <w:r w:rsidRPr="001A2441">
        <w:rPr>
          <w:i/>
        </w:rPr>
        <w:t>Dyx</w:t>
      </w:r>
      <w:r w:rsidRPr="001A2441">
        <w:t xml:space="preserve"> </w:t>
      </w:r>
      <w:r>
        <w:t>with obstructive coronary artery disease, based</w:t>
      </w:r>
      <w:r w:rsidRPr="001A2441">
        <w:t xml:space="preserve"> on cardiac catherization. Aim 2 will determine the effect of neuropsychological pathology, as determined by depression</w:t>
      </w:r>
      <w:r w:rsidR="00226243">
        <w:t>, stress,</w:t>
      </w:r>
      <w:r w:rsidRPr="001A2441">
        <w:t xml:space="preserve"> and cognitive impairment, on autonomic dysfunction as measured by low </w:t>
      </w:r>
      <w:r w:rsidRPr="001A2441">
        <w:rPr>
          <w:i/>
        </w:rPr>
        <w:t>Dyx</w:t>
      </w:r>
      <w:r w:rsidRPr="001A2441">
        <w:t xml:space="preserve">. The goal of this study is to further evaluate the utility of </w:t>
      </w:r>
      <w:r w:rsidRPr="001A2441">
        <w:rPr>
          <w:i/>
        </w:rPr>
        <w:t>Dyx</w:t>
      </w:r>
      <w:r w:rsidRPr="001A2441">
        <w:t xml:space="preserve"> as a measure of autonomic dysfunction that can help risk-stratify patients for obstructive coronary artery disease, and</w:t>
      </w:r>
      <w:r>
        <w:t xml:space="preserve"> also</w:t>
      </w:r>
      <w:r w:rsidRPr="001A2441">
        <w:t xml:space="preserve"> determine the influence of brain-related factors </w:t>
      </w:r>
      <w:r>
        <w:t>on it as well</w:t>
      </w:r>
      <w:r w:rsidRPr="001A2441">
        <w:t>. This research will improve our understanding of the clinical importance of disturbances of the neurocardiac axis through a quantified measur</w:t>
      </w:r>
      <w:r>
        <w:t>ement of autonomic dysfunction as it relates to clinically actionable coronary artery disease. As such, it may help to yield very important, low-cost assessments of risk with widespread public health implications.</w:t>
      </w:r>
    </w:p>
    <w:p w14:paraId="4203E264" w14:textId="77777777" w:rsidR="00AB2152" w:rsidRPr="00AB2152" w:rsidRDefault="00AB2152" w:rsidP="00F731FD">
      <w:pPr>
        <w:pStyle w:val="NoSpacing"/>
        <w:rPr>
          <w:b/>
        </w:rPr>
      </w:pPr>
    </w:p>
    <w:p w14:paraId="46454595" w14:textId="551B3E87" w:rsidR="0016258B" w:rsidRPr="009B12BA" w:rsidRDefault="008F1494" w:rsidP="00EC29B8">
      <w:r>
        <w:rPr>
          <w:b/>
        </w:rPr>
        <w:br w:type="column"/>
      </w:r>
      <w:r w:rsidR="00B5775F">
        <w:rPr>
          <w:b/>
        </w:rPr>
        <w:lastRenderedPageBreak/>
        <w:t xml:space="preserve">A. </w:t>
      </w:r>
      <w:r w:rsidR="0016258B" w:rsidRPr="00B865F0">
        <w:rPr>
          <w:b/>
        </w:rPr>
        <w:t>SPECIFIC AIMS</w:t>
      </w:r>
    </w:p>
    <w:p w14:paraId="6A8B33CD" w14:textId="77777777" w:rsidR="0016258B" w:rsidRPr="00A47606" w:rsidRDefault="0016258B" w:rsidP="0016258B">
      <w:pPr>
        <w:pStyle w:val="NoSpacing"/>
        <w:rPr>
          <w:b/>
          <w:sz w:val="12"/>
          <w:szCs w:val="12"/>
        </w:rPr>
      </w:pPr>
    </w:p>
    <w:p w14:paraId="794F3508" w14:textId="73617D52" w:rsidR="0016258B" w:rsidRDefault="0016258B" w:rsidP="0016258B">
      <w:pPr>
        <w:pStyle w:val="NoSpacing"/>
        <w:ind w:left="0" w:firstLine="0"/>
        <w:rPr>
          <w:shd w:val="clear" w:color="auto" w:fill="FFFFFF"/>
        </w:rPr>
      </w:pPr>
      <w:r>
        <w:t>Four out of five patients with ischemic heart disease (IHD) are unrecognized by clinical exam.</w:t>
      </w:r>
      <w:r>
        <w:fldChar w:fldCharType="begin" w:fldLock="1"/>
      </w:r>
      <w: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fldChar w:fldCharType="separate"/>
      </w:r>
      <w:r w:rsidRPr="002C2A55">
        <w:rPr>
          <w:noProof/>
          <w:vertAlign w:val="superscript"/>
        </w:rPr>
        <w:t>1</w:t>
      </w:r>
      <w:r>
        <w:fldChar w:fldCharType="end"/>
      </w:r>
      <w:r>
        <w:t xml:space="preserve"> The majority of sudden cardiac death (SCD) still occurs in those without diagnosed IHD</w:t>
      </w:r>
      <w:r w:rsidR="00C86B8C">
        <w:t>.</w:t>
      </w:r>
      <w:r>
        <w:fldChar w:fldCharType="begin" w:fldLock="1"/>
      </w:r>
      <w:r>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418cb7e5-aa8c-4464-a9ad-ee998a7a0ce2"]}],"mendeley":{"formattedCitation":"&lt;sup&gt;2&lt;/sup&gt;","plainTextFormattedCitation":"2","previouslyFormattedCitation":"&lt;sup&gt;2&lt;/sup&gt;"},"properties":{"noteIndex":0},"schema":"https://github.com/citation-style-language/schema/raw/master/csl-citation.json"}</w:instrText>
      </w:r>
      <w:r>
        <w:fldChar w:fldCharType="separate"/>
      </w:r>
      <w:r w:rsidRPr="00C65282">
        <w:rPr>
          <w:noProof/>
          <w:vertAlign w:val="superscript"/>
        </w:rPr>
        <w:t>2</w:t>
      </w:r>
      <w:r>
        <w:fldChar w:fldCharType="end"/>
      </w:r>
      <w:r>
        <w:t xml:space="preserve"> </w:t>
      </w:r>
      <w:r w:rsidR="00383A2B">
        <w:t>Although</w:t>
      </w:r>
      <w:r>
        <w:t xml:space="preserve"> the overall rate of cardiovascular mortality is declining, the rate of community events has not declined proportionally</w:t>
      </w:r>
      <w:r w:rsidR="00383A2B">
        <w:t>, suggesting the need for more public health interventions</w:t>
      </w:r>
      <w:r>
        <w:t>.</w:t>
      </w:r>
      <w:r>
        <w:fldChar w:fldCharType="begin" w:fldLock="1"/>
      </w:r>
      <w: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fldChar w:fldCharType="separate"/>
      </w:r>
      <w:r w:rsidRPr="00C65282">
        <w:rPr>
          <w:noProof/>
          <w:vertAlign w:val="superscript"/>
        </w:rPr>
        <w:t>3</w:t>
      </w:r>
      <w:r>
        <w:fldChar w:fldCharType="end"/>
      </w:r>
      <w:r>
        <w:t xml:space="preserve"> A growing body of literature suggests that autonomic dysfunction is not only of prognostic value in cardiovascular mortality,</w:t>
      </w:r>
      <w:r>
        <w:fldChar w:fldCharType="begin" w:fldLock="1"/>
      </w:r>
      <w:r>
        <w:instrText>ADDIN CSL_CITATION {"citationItems":[{"id":"ITEM-1","itemData":{"DOI":"10.1016/S0140-6736(97)11144-8","ISBN":"0140-6736","ISSN":"01406736","PMID":"9482439","abstract":"Background. Experimental evidence suggests that autonomic markers such as heart-rate variability and baroreflex sensitivity (BRS) may contribute to post-infarction risk stratification. There are clinical data to support this concept for heart-rate variability. The main objective of the ATRAMI study was to provide prospective data on the additional and independent prognostic value for cardiac mortality of heart-rate variability and BRS in patients after myocardial infarction in whom left-ventricular ejection fraction (LVEF) and ventricular arrhythmias were known. Methods. This multicentre international prospective study enrolled 1284 patients with a recent (&lt; 28 days) myocardial infarction, 24 h Holter recording was done to quantify heart-rate variability (measured as standard deviation of normal to normal RR intervals [SDNN]) and ventricular arrhythmias. BRS was calculated from measurement of the rate-pressure response to intravenous phenylephrine. Findings. During 21 (SD 8) months of follow-up, the primary endpoint, cardiac mortality, included 44 cardiac deaths and five non-fatal cardiac arrests. Low values of either heart-rate variability (SDNN &lt; 70 ms) or BRS (&lt; 3.0 ms per mmHg) carried a significant multivariate risk of cardiac mortality (3.2 [95% CI 1.42-7.36] and 2.8 [1.24-6.16], respectively). The association of low SDNN and BRS further increased risk; the 2-year mortality was 17% when both were below the cut-offs and 2% (p &lt; 0.0001) when both were well preserved (SDNN &gt; 105 ms, BRS &gt; 6.1 ms per mmHg). The association of low SDNN or BRS with LVEF below 35% carried a relative risk of 6.7 (3.1-14.6) or 8.7 (4.3-17.6), respectively, compared with patients with LVEF above 35% and less compromised SDNN ≤ 70 ms) and BRS (≤ 3 ms per mmHg). Interpretation. ATRAMI provides clinical evidence that after myocardial infarction the analysis of vagal reflexes has significant prognostic value independently of LVEF and of ventricular arrhythmias acid that it significantly adds to the prognostic value of heart-rate variability.","author":[{"dropping-particle":"","family":"Rovere","given":"Maria Teresa","non-dropping-particle":"La","parse-names":false,"suffix":""},{"dropping-particle":"","family":"Bigger","given":"J Thomas","non-dropping-particle":"","parse-names":false,"suffix":""},{"dropping-particle":"","family":"Marcus","given":"Frank I","non-dropping-particle":"","parse-names":false,"suffix":""},{"dropping-particle":"","family":"Mortara","given":"Andrea","non-dropping-particle":"","parse-names":false,"suffix":""},{"dropping-particle":"","family":"Schwartz","given":"Peter J","non-dropping-particle":"","parse-names":false,"suffix":""}],"container-title":"Lancet","id":"ITEM-1","issue":"9101","issued":{"date-parts":[["1998","2","14"]]},"page":"478-484","publisher":"Elsevier","title":"Baroreflex sensitivity and heart-rate variability in prediction of total cardiac mortality after myocardial infarction","type":"article-journal","volume":"351"},"uris":["http://www.mendeley.com/documents/?uuid=f0238f2c-0bfe-4261-a77b-28cacabed3ff"]}],"mendeley":{"formattedCitation":"&lt;sup&gt;4&lt;/sup&gt;","plainTextFormattedCitation":"4","previouslyFormattedCitation":"&lt;sup&gt;4&lt;/sup&gt;"},"properties":{"noteIndex":0},"schema":"https://github.com/citation-style-language/schema/raw/master/csl-citation.json"}</w:instrText>
      </w:r>
      <w:r>
        <w:fldChar w:fldCharType="separate"/>
      </w:r>
      <w:r w:rsidRPr="00D639D1">
        <w:rPr>
          <w:noProof/>
          <w:vertAlign w:val="superscript"/>
        </w:rPr>
        <w:t>4</w:t>
      </w:r>
      <w:r>
        <w:fldChar w:fldCharType="end"/>
      </w:r>
      <w:r>
        <w:t xml:space="preserve"> but may serve as a novel risk factor for IHD. </w:t>
      </w:r>
      <w:r w:rsidRPr="00311043">
        <w:rPr>
          <w:u w:val="single"/>
        </w:rPr>
        <w:t xml:space="preserve">Recently, a new ECG-based biomarker of autonomic dysfunction based on heart rate variability (HRV), named </w:t>
      </w:r>
      <w:r w:rsidRPr="00311043">
        <w:rPr>
          <w:i/>
          <w:iCs/>
          <w:u w:val="single"/>
        </w:rPr>
        <w:t>Dyx</w:t>
      </w:r>
      <w:r w:rsidRPr="00311043">
        <w:rPr>
          <w:u w:val="single"/>
        </w:rPr>
        <w:t>, was found to be an important predictor of myocardial ischemia</w:t>
      </w:r>
      <w:r w:rsidRPr="00491E63">
        <w:t>.</w:t>
      </w:r>
      <w:r w:rsidRPr="00311043">
        <w:rPr>
          <w:u w:val="single"/>
        </w:rPr>
        <w:fldChar w:fldCharType="begin" w:fldLock="1"/>
      </w:r>
      <w:r w:rsidR="00983CB7">
        <w:rPr>
          <w:u w:val="single"/>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311043">
        <w:rPr>
          <w:u w:val="single"/>
        </w:rPr>
        <w:fldChar w:fldCharType="separate"/>
      </w:r>
      <w:r w:rsidRPr="00311043">
        <w:rPr>
          <w:noProof/>
          <w:vertAlign w:val="superscript"/>
        </w:rPr>
        <w:t>5</w:t>
      </w:r>
      <w:r w:rsidRPr="00311043">
        <w:rPr>
          <w:u w:val="single"/>
        </w:rPr>
        <w:fldChar w:fldCharType="end"/>
      </w:r>
      <w:r>
        <w:t xml:space="preserve"> </w:t>
      </w:r>
      <w:r w:rsidRPr="009E3EB6">
        <w:rPr>
          <w:i/>
        </w:rPr>
        <w:t>Dyx</w:t>
      </w:r>
      <w:r>
        <w:t xml:space="preserve"> is calculated from an hour-long recording of ambulatory ECG, and low values (&lt; 2.0 units) are associated with an 8-fold increased odds of </w:t>
      </w:r>
      <w:r w:rsidR="00454BB4">
        <w:t>abnormal</w:t>
      </w:r>
      <w:r>
        <w:t xml:space="preserve"> nuclear stress test findings (suggesting </w:t>
      </w:r>
      <w:r w:rsidR="00454BB4">
        <w:t>altered regulation of coronary blood flow and possibly IHD</w:t>
      </w:r>
      <w:r>
        <w:t>).</w:t>
      </w:r>
      <w:r>
        <w:fldChar w:fldCharType="begin" w:fldLock="1"/>
      </w:r>
      <w:r w:rsidR="00983CB7">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fldChar w:fldCharType="separate"/>
      </w:r>
      <w:r w:rsidRPr="00311043">
        <w:rPr>
          <w:noProof/>
          <w:vertAlign w:val="superscript"/>
        </w:rPr>
        <w:t>5</w:t>
      </w:r>
      <w:r>
        <w:fldChar w:fldCharType="end"/>
      </w:r>
      <w:r>
        <w:t xml:space="preserve"> While promising, the study was limited by a small sample size, it did not assess for relationship with angiographic findings</w:t>
      </w:r>
      <w:r w:rsidR="00383A2B">
        <w:t xml:space="preserve">; </w:t>
      </w:r>
      <w:r>
        <w:t>the outcome used, single photon emission tomography (SPECT), is only 80% sensitive and specific for obstructive coronary artery disease (CAD).</w:t>
      </w:r>
      <w:r>
        <w:fldChar w:fldCharType="begin" w:fldLock="1"/>
      </w:r>
      <w:r w:rsidR="00983CB7">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fldChar w:fldCharType="separate"/>
      </w:r>
      <w:r w:rsidRPr="00311043">
        <w:rPr>
          <w:noProof/>
          <w:vertAlign w:val="superscript"/>
        </w:rPr>
        <w:t>6</w:t>
      </w:r>
      <w:r>
        <w:fldChar w:fldCharType="end"/>
      </w:r>
      <w:r>
        <w:t xml:space="preserve">  In an analysis I independently conducted that was highlighted at the 2018 American Heart Association Scientific Sessions, we found that that low </w:t>
      </w:r>
      <w:r w:rsidRPr="000525FB">
        <w:rPr>
          <w:i/>
        </w:rPr>
        <w:t>Dyx</w:t>
      </w:r>
      <w:r>
        <w:t xml:space="preserve"> in the early morning was predictive of myocardial</w:t>
      </w:r>
      <w:r>
        <w:rPr>
          <w:shd w:val="clear" w:color="auto" w:fill="FFFFFF"/>
        </w:rPr>
        <w:t xml:space="preserve"> </w:t>
      </w:r>
      <w:r w:rsidRPr="00D42D04">
        <w:rPr>
          <w:shd w:val="clear" w:color="auto" w:fill="FFFFFF"/>
        </w:rPr>
        <w:t xml:space="preserve">perfusion </w:t>
      </w:r>
      <w:r>
        <w:rPr>
          <w:shd w:val="clear" w:color="auto" w:fill="FFFFFF"/>
        </w:rPr>
        <w:t xml:space="preserve">imaging (MPI) </w:t>
      </w:r>
      <w:r w:rsidRPr="00D42D04">
        <w:rPr>
          <w:shd w:val="clear" w:color="auto" w:fill="FFFFFF"/>
        </w:rPr>
        <w:t>deficits</w:t>
      </w:r>
      <w:r>
        <w:rPr>
          <w:shd w:val="clear" w:color="auto" w:fill="FFFFFF"/>
        </w:rPr>
        <w:t xml:space="preserve"> in a cohort of 276 veteran twins without known CAD</w:t>
      </w:r>
      <w:r w:rsidRPr="00D42D04">
        <w:rPr>
          <w:shd w:val="clear" w:color="auto" w:fill="FFFFFF"/>
        </w:rPr>
        <w:t>.</w:t>
      </w:r>
      <w:r>
        <w:rPr>
          <w:shd w:val="clear" w:color="auto" w:fill="FFFFFF"/>
        </w:rPr>
        <w:fldChar w:fldCharType="begin" w:fldLock="1"/>
      </w:r>
      <w:r w:rsidR="00983CB7">
        <w:rPr>
          <w:shd w:val="clear" w:color="auto" w:fill="FFFFFF"/>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Pr>
          <w:shd w:val="clear" w:color="auto" w:fill="FFFFFF"/>
        </w:rPr>
        <w:fldChar w:fldCharType="separate"/>
      </w:r>
      <w:r w:rsidRPr="00311043">
        <w:rPr>
          <w:noProof/>
          <w:shd w:val="clear" w:color="auto" w:fill="FFFFFF"/>
          <w:vertAlign w:val="superscript"/>
        </w:rPr>
        <w:t>7</w:t>
      </w:r>
      <w:r>
        <w:rPr>
          <w:shd w:val="clear" w:color="auto" w:fill="FFFFFF"/>
        </w:rPr>
        <w:fldChar w:fldCharType="end"/>
      </w:r>
      <w:r>
        <w:rPr>
          <w:shd w:val="clear" w:color="auto" w:fill="FFFFFF"/>
        </w:rPr>
        <w:t xml:space="preserve"> We found for the first time that the time of day in which HRV is measured is a critical step in measuring heart disease risk. Nonetheless, we were unable to differentiate whether this relationship is due to obstructive CAD (requiring revascularization) and/or abnormal vascular reactivity (likely microvascular).</w:t>
      </w:r>
      <w:r w:rsidR="00F85730">
        <w:rPr>
          <w:shd w:val="clear" w:color="auto" w:fill="FFFFFF"/>
        </w:rPr>
        <w:fldChar w:fldCharType="begin" w:fldLock="1"/>
      </w:r>
      <w:r w:rsidR="00F85730">
        <w:rPr>
          <w:shd w:val="clear" w:color="auto" w:fill="FFFFFF"/>
        </w:rPr>
        <w:instrText>ADDIN CSL_CITATION {"citationItems":[{"id":"ITEM-1","itemData":{"DOI":"10.1161/CIRCULATIONAHA.113.008507","ISSN":"0009-7322","abstract":"Background-Coronary microvascular dysfunction (CMD) is a prevalent and prognostically important finding in patients with symptoms suggestive of coronary artery disease (CAD). The relative extent to which CMD affects both genders is largely unknown.","author":[{"dropping-particle":"","family":"Murthy","given":"Venkatesh L","non-dropping-particle":"","parse-names":false,"suffix":""},{"dropping-particle":"","family":"Naya","given":"Masanao","non-dropping-particle":"","parse-names":false,"suffix":""},{"dropping-particle":"","family":"Taqueti","given":"Viviany R","non-dropping-particle":"","parse-names":false,"suffix":""},{"dropping-particle":"","family":"Foster","given":"Courtney R","non-dropping-particle":"","parse-names":false,"suffix":""},{"dropping-particle":"","family":"Gaber","given":"Mariya","non-dropping-particle":"","parse-names":false,"suffix":""},{"dropping-particle":"","family":"Hainer","given":"Jon","non-dropping-particle":"","parse-names":false,"suffix":""},{"dropping-particle":"","family":"Dorbala","given":"Sharmila","non-dropping-particle":"","parse-names":false,"suffix":""},{"dropping-particle":"","family":"Blankstein","given":"Ron","non-dropping-particle":"","parse-names":false,"suffix":""},{"dropping-particle":"","family":"Rimoldi","given":"Ornella","non-dropping-particle":"","parse-names":false,"suffix":""},{"dropping-particle":"","family":"Camici","given":"Paolo G","non-dropping-particle":"","parse-names":false,"suffix":""},{"dropping-particle":"","family":"Carli","given":"Marcelo F.","non-dropping-particle":"Di","parse-names":false,"suffix":""}],"container-title":"Circulation","id":"ITEM-1","issue":"24","issued":{"date-parts":[["2014","6","17"]]},"page":"2518-2527","title":"Effects of Sex on Coronary Microvascular Dysfunction and Cardiac Outcomes","type":"article-journal","volume":"129"},"uris":["http://www.mendeley.com/documents/?uuid=2b9751e2-51b7-3ff8-af56-39a21e67c668"]}],"mendeley":{"formattedCitation":"&lt;sup&gt;8&lt;/sup&gt;","plainTextFormattedCitation":"8","previouslyFormattedCitation":"&lt;sup&gt;8&lt;/sup&gt;"},"properties":{"noteIndex":0},"schema":"https://github.com/citation-style-language/schema/raw/master/csl-citation.json"}</w:instrText>
      </w:r>
      <w:r w:rsidR="00F85730">
        <w:rPr>
          <w:shd w:val="clear" w:color="auto" w:fill="FFFFFF"/>
        </w:rPr>
        <w:fldChar w:fldCharType="separate"/>
      </w:r>
      <w:r w:rsidR="00F85730" w:rsidRPr="00F85730">
        <w:rPr>
          <w:noProof/>
          <w:shd w:val="clear" w:color="auto" w:fill="FFFFFF"/>
          <w:vertAlign w:val="superscript"/>
        </w:rPr>
        <w:t>8</w:t>
      </w:r>
      <w:r w:rsidR="00F85730">
        <w:rPr>
          <w:shd w:val="clear" w:color="auto" w:fill="FFFFFF"/>
        </w:rPr>
        <w:fldChar w:fldCharType="end"/>
      </w:r>
      <w:r>
        <w:rPr>
          <w:shd w:val="clear" w:color="auto" w:fill="FFFFFF"/>
        </w:rPr>
        <w:t xml:space="preserve"> This is important when considering the clinical implications of low </w:t>
      </w:r>
      <w:r w:rsidRPr="00311043">
        <w:rPr>
          <w:i/>
          <w:shd w:val="clear" w:color="auto" w:fill="FFFFFF"/>
        </w:rPr>
        <w:t>Dyx</w:t>
      </w:r>
      <w:r>
        <w:rPr>
          <w:shd w:val="clear" w:color="auto" w:fill="FFFFFF"/>
        </w:rPr>
        <w:t>.</w:t>
      </w:r>
    </w:p>
    <w:p w14:paraId="6EB273E2" w14:textId="77777777" w:rsidR="0016258B" w:rsidRPr="00A47606" w:rsidRDefault="0016258B" w:rsidP="0016258B">
      <w:pPr>
        <w:pStyle w:val="NoSpacing"/>
        <w:rPr>
          <w:sz w:val="12"/>
          <w:szCs w:val="12"/>
          <w:shd w:val="clear" w:color="auto" w:fill="FFFFFF"/>
        </w:rPr>
      </w:pPr>
    </w:p>
    <w:p w14:paraId="4F14883B" w14:textId="5938B139" w:rsidR="0016258B" w:rsidRDefault="0016258B" w:rsidP="0016258B">
      <w:pPr>
        <w:pStyle w:val="NoSpacing"/>
        <w:ind w:left="0" w:firstLine="0"/>
      </w:pPr>
      <w:r>
        <w:t xml:space="preserve">Low </w:t>
      </w:r>
      <w:r w:rsidRPr="00311043">
        <w:rPr>
          <w:i/>
        </w:rPr>
        <w:t>Dyx</w:t>
      </w:r>
      <w:r>
        <w:t xml:space="preserve">, as with other HRV metrics, is influenced by central neurologic mechanisms, and in an unpublished analysis in our </w:t>
      </w:r>
      <w:proofErr w:type="gramStart"/>
      <w:r>
        <w:t>twins</w:t>
      </w:r>
      <w:proofErr w:type="gramEnd"/>
      <w:r>
        <w:t xml:space="preserve"> dataset, we found a robust association between depressive symptoms and</w:t>
      </w:r>
      <w:r w:rsidR="006B0059">
        <w:t xml:space="preserve"> reduced</w:t>
      </w:r>
      <w:r>
        <w:t xml:space="preserve"> </w:t>
      </w:r>
      <w:r w:rsidRPr="006B0059">
        <w:rPr>
          <w:i/>
        </w:rPr>
        <w:t>Dyx</w:t>
      </w:r>
      <w:r>
        <w:t>.</w:t>
      </w:r>
      <w:r w:rsidR="006C6332">
        <w:t xml:space="preserve"> This suggests </w:t>
      </w:r>
      <w:r w:rsidR="00C57BF9">
        <w:t>neurologic</w:t>
      </w:r>
      <w:r w:rsidR="006C6332">
        <w:t xml:space="preserve"> pathways that may </w:t>
      </w:r>
      <w:r w:rsidR="00C57BF9">
        <w:t>influence coronary microvascular function and lead to ischemia (even in absence of obstructive CAD)</w:t>
      </w:r>
      <w:r w:rsidR="006C6332">
        <w:t>.</w:t>
      </w:r>
      <w:r w:rsidR="00F85730">
        <w:fldChar w:fldCharType="begin" w:fldLock="1"/>
      </w:r>
      <w:r w:rsidR="00F85730">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00F85730">
        <w:fldChar w:fldCharType="separate"/>
      </w:r>
      <w:r w:rsidR="00F85730" w:rsidRPr="00F85730">
        <w:rPr>
          <w:noProof/>
          <w:vertAlign w:val="superscript"/>
        </w:rPr>
        <w:t>9</w:t>
      </w:r>
      <w:r w:rsidR="00F85730">
        <w:fldChar w:fldCharType="end"/>
      </w:r>
      <w:r>
        <w:t xml:space="preserve"> </w:t>
      </w:r>
      <w:r w:rsidR="006C6332">
        <w:t>Neurovisceral</w:t>
      </w:r>
      <w:r>
        <w:t xml:space="preserve"> integration theory</w:t>
      </w:r>
      <w:r w:rsidR="006C6332">
        <w:t xml:space="preserve"> </w:t>
      </w:r>
      <w:r>
        <w:t>describes a network of brain regions that influence cognitive function, mood, and autonomic regulation</w:t>
      </w:r>
      <w:r w:rsidR="006C6332">
        <w:t xml:space="preserve"> that help understand the anatomy of these connections</w:t>
      </w:r>
      <w:r>
        <w:t>.</w:t>
      </w:r>
      <w:r>
        <w:fldChar w:fldCharType="begin" w:fldLock="1"/>
      </w:r>
      <w:r w:rsidR="00F85730">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mendeley":{"formattedCitation":"&lt;sup&gt;10&lt;/sup&gt;","plainTextFormattedCitation":"10","previouslyFormattedCitation":"&lt;sup&gt;10&lt;/sup&gt;"},"properties":{"noteIndex":0},"schema":"https://github.com/citation-style-language/schema/raw/master/csl-citation.json"}</w:instrText>
      </w:r>
      <w:r>
        <w:fldChar w:fldCharType="separate"/>
      </w:r>
      <w:r w:rsidR="00F85730" w:rsidRPr="00F85730">
        <w:rPr>
          <w:noProof/>
          <w:vertAlign w:val="superscript"/>
        </w:rPr>
        <w:t>10</w:t>
      </w:r>
      <w:r>
        <w:fldChar w:fldCharType="end"/>
      </w:r>
      <w:r>
        <w:t xml:space="preserve"> </w:t>
      </w:r>
      <w:r w:rsidR="005C2A9D" w:rsidRPr="005C2A9D">
        <w:rPr>
          <w:color w:val="1F4E79" w:themeColor="accent5" w:themeShade="80"/>
          <w:u w:val="single"/>
        </w:rPr>
        <w:t>Neuropsychiatric disturbances</w:t>
      </w:r>
      <w:r w:rsidRPr="005C2A9D">
        <w:rPr>
          <w:color w:val="1F4E79" w:themeColor="accent5" w:themeShade="80"/>
        </w:rPr>
        <w:t>, such as depression and cognitive impairment, have well-known effects on autonomic regulation</w:t>
      </w:r>
      <w:r w:rsidR="00472893">
        <w:t>,</w:t>
      </w:r>
      <w:r>
        <w:fldChar w:fldCharType="begin" w:fldLock="1"/>
      </w:r>
      <w:r w:rsidR="00F85730">
        <w:instrText>ADDIN CSL_CITATION {"citationItems":[{"id":"ITEM-1","itemData":{"DOI":"10.1016/S0022-3999(99)00085-9","ISBN":"3143622512","ISSN":"00223999","PMID":"10880671","abstract":"Objective: The purpose of this study was to investigate the relationship between depression and heart rate variability in cardiac patients. Methods: Heart rate variability was measured during 24-hour ambulatory electrocardiographic (ECG) monitoring in 40 medically stable out-patients with documented coronary heart disease meeting current diagnostic criteria for major depression, and 32 nondepressed, but otherwise comparable, patients. Patients discontinued β-blockers and antidepressant medications at the time of study. Depressed patients were classified as mildly (n = 21) or moderately-to-severely depressed (n = 19) on the basis of Beck Depression Inventory scores. Results: There were no significant differences among the groups in age, gender, blood pressure, history of myocardial infarction, diabetes, or smoking. Heart rates were higher and nearly all indices of heart rate variability were significantly reduced in the moderately-to-severely versus the nondepressed group. Heart rates were also higher and mean values for heart rate variability lower in the mildly depressed group compared with the nondepressed group, but these differences did not attain statistical significance. Conclusion: The association of moderate to severe depression with reduced heart rate variability in patients with stable coronary heart disease may reflect altered cardiac autonomic modulation and may explain their increased risk for mortality. (C) 2000 Elsevier Science Inc. All rights reserved.","author":[{"dropping-particle":"","family":"Stein","given":"Phyllis K.","non-dropping-particle":"","parse-names":false,"suffix":""},{"dropping-particle":"","family":"Carney","given":"Robert M.","non-dropping-particle":"","parse-names":false,"suffix":""},{"dropping-particle":"","family":"Freedland","given":"Kenneth E.","non-dropping-particle":"","parse-names":false,"suffix":""},{"dropping-particle":"","family":"Skala","given":"Judith A.","non-dropping-particle":"","parse-names":false,"suffix":""},{"dropping-particle":"","family":"Jaffe","given":"Allan S.","non-dropping-particle":"","parse-names":false,"suffix":""},{"dropping-particle":"","family":"Kleiger","given":"Robert E.","non-dropping-particle":"","parse-names":false,"suffix":""},{"dropping-particle":"","family":"Rottman","given":"Jeffrey N.","non-dropping-particle":"","parse-names":false,"suffix":""}],"container-title":"Journal of Psychosomatic Research","id":"ITEM-1","issue":"4-5","issued":{"date-parts":[["2000"]]},"page":"493-500","title":"Severe depression is associated with markedly reduced heart rate variability in patients with stable coronary heart disease","type":"article-journal","volume":"48"},"uris":["http://www.mendeley.com/documents/?uuid=5d0e0f0e-3bf3-4381-838a-84d11901bc31"]},{"id":"ITEM-2","itemData":{"DOI":"10.1007/s10072-017-3097-0","ISSN":"15903478","PMID":"28884386","abstract":"Associations between autonomic nervous system health and cognitive performance have been described in different populations. Autonomic disturbances are a common phenomenon in patients post stroke. Little is known about the relationship between post stroke disturbances of the autonomic nervous system and the commonly occurring disturbances of cognitive functions revealed by victims of stroke. To assess the association between heart rate variability (HRV) and cognitive performance among patients post ischemic stroke and healthy age-matched controls, 13 patients post first-ever ischemic stroke aged 40–80 years and 15 age-matched healthy controls were evaluated. HRV was monitored during sustained handgrip, while breathing at a rate of six breaths per minute, while performing the serial-3 subtraction task sitting at rest, and while cycling. Patients post stroke had greater error rate in the serial-3 subtraction task, and lower HRV (both at rest and during task performance) relative to healthy controls (at rest 26 ms [10–53] vs. 43 ms [29–88]). The HRV of stroke patients showed less sensitivity to changes in testing conditions, and also failed to show the correlation with cognitive performance exhibited by the healthy subjects. Stroke patients experience autonomic nervous system dysfunction in parallel to their motor and cognitive impairments. Too often only the latter receive appropriate treatment consideration in the rehabilitation setting. The current results, and earlier research, point to the importance of focusing clinical attention to the status of the autonomic nervous system, as amelioration of its functioning is likely to enhance motor and cognitive functioning as well. (PsycINFO Database Record (c) 2017 APA, all rights reserved)","author":[{"dropping-particle":"","family":"Beer","given":"Noa Raphaely","non-dropping-particle":"","parse-names":false,"suffix":""},{"dropping-particle":"","family":"Soroker","given":"Nachum","non-dropping-particle":"","parse-names":false,"suffix":""},{"dropping-particle":"","family":"Bornstein","given":"Nathan M.","non-dropping-particle":"","parse-names":false,"suffix":""},{"dropping-particle":"","family":"Leurer","given":"Michal Katz","non-dropping-particle":"","parse-names":false,"suffix":""}],"container-title":"Neurological Sciences","id":"ITEM-2","issue":"11","issued":{"date-parts":[["2017","11","7"]]},"page":"2037-2043","title":"Association between cardiac autonomic control and cognitive performance among patients post stroke and age-matched healthy controls—an exploratory pilot study","type":"article-journal","volume":"38"},"uris":["http://www.mendeley.com/documents/?uuid=99b1067d-dac4-32ae-92ee-6a98bf8a3426"]}],"mendeley":{"formattedCitation":"&lt;sup&gt;11,12&lt;/sup&gt;","plainTextFormattedCitation":"11,12","previouslyFormattedCitation":"&lt;sup&gt;11,12&lt;/sup&gt;"},"properties":{"noteIndex":0},"schema":"https://github.com/citation-style-language/schema/raw/master/csl-citation.json"}</w:instrText>
      </w:r>
      <w:r>
        <w:fldChar w:fldCharType="separate"/>
      </w:r>
      <w:r w:rsidR="00F85730" w:rsidRPr="00F85730">
        <w:rPr>
          <w:noProof/>
          <w:vertAlign w:val="superscript"/>
        </w:rPr>
        <w:t>11,12</w:t>
      </w:r>
      <w:r>
        <w:fldChar w:fldCharType="end"/>
      </w:r>
      <w:r w:rsidRPr="00844EDC">
        <w:rPr>
          <w:shd w:val="clear" w:color="auto" w:fill="FFFFFF"/>
        </w:rPr>
        <w:t xml:space="preserve"> </w:t>
      </w:r>
      <w:r w:rsidR="00472893">
        <w:rPr>
          <w:shd w:val="clear" w:color="auto" w:fill="FFFFFF"/>
        </w:rPr>
        <w:t xml:space="preserve">and </w:t>
      </w:r>
      <w:r>
        <w:t>confer</w:t>
      </w:r>
      <w:r w:rsidR="00472893">
        <w:t xml:space="preserve"> </w:t>
      </w:r>
      <w:r>
        <w:t>a worse prognosis in coronary artery disease (CAD),</w:t>
      </w:r>
      <w:r>
        <w:fldChar w:fldCharType="begin" w:fldLock="1"/>
      </w:r>
      <w:r w:rsidR="00F85730">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d499c148-6386-4976-aa61-991beb29b7ce"]},{"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3,14&lt;/sup&gt;","plainTextFormattedCitation":"13,14","previouslyFormattedCitation":"&lt;sup&gt;13,14&lt;/sup&gt;"},"properties":{"noteIndex":0},"schema":"https://github.com/citation-style-language/schema/raw/master/csl-citation.json"}</w:instrText>
      </w:r>
      <w:r>
        <w:fldChar w:fldCharType="separate"/>
      </w:r>
      <w:r w:rsidR="00F85730" w:rsidRPr="00F85730">
        <w:rPr>
          <w:noProof/>
          <w:vertAlign w:val="superscript"/>
        </w:rPr>
        <w:t>13,14</w:t>
      </w:r>
      <w:r>
        <w:fldChar w:fldCharType="end"/>
      </w:r>
      <w:r>
        <w:t xml:space="preserve"> and </w:t>
      </w:r>
      <w:r w:rsidR="00472893">
        <w:t>an increased</w:t>
      </w:r>
      <w:r>
        <w:t xml:space="preserve"> risk of SCD.</w:t>
      </w:r>
      <w:r>
        <w:fldChar w:fldCharType="begin" w:fldLock="1"/>
      </w:r>
      <w:r w:rsidR="00F85730">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DOI":"10.1161/01.CIR.0000031733.51374.C1","ISBN":"0009-7322","ISSN":"00097322","PMID":"12356633","abstract":"BACKGROUND: Observational studies have suggested that psychological stress increases the incidence of sudden cardiac death. Whether emotional or physical stressors can trigger spontaneous ventricular arrhythmias in patients at risk has not been systematically evaluated. METHODS AND RESULTS: Patients with implantable cardioverter-defibrillators (ICDs) were given diaries to record levels of defined mood states and physical activity, using a 5-point intensity scale, during 2 periods preceding spontaneously occurring ICD shocks (0 to 15 minutes and 15 minutes to 2 hours) and during control periods 1 week later. ICD-stored electrograms confirmed the rhythm at the time of shock. A total of 107 confirmed ventricular arrhythmias requiring shock were reported by 42 patients (33 men; mean age, 65 years; 78% had coronary artery disease) between August 1996 and September 1999. In the 15 minutes preceding shock, an anger level &gt; or =3 preceded 15% of events compared with 3% of control periods (P&lt;0.04; odds ratio, 1.83; 95% confidence intervals, 1.04 to 3.16) Other mood states (anxiety, worry, sadness, happiness, challenge, feeling in control, or interest) did not differ. Patients were more physically active preceding shock than in control periods. Anger and physical activity were independently associated with the preshock period. CONCLUSIONS: Anger and physical activity can trigger ventricular arrhythmias in patients with ICDs. Future investigations of therapies aimed at blocking a response to these stressors may decrease ventricular arrhythmias and shocks in these patients.","author":[{"dropping-particle":"","family":"Lampert","given":"Rachel","non-dropping-particle":"","parse-names":false,"suffix":""},{"dropping-particle":"","family":"Joska","given":"Tammy","non-dropping-particle":"","parse-names":false,"suffix":""},{"dropping-particle":"","family":"Burg","given":"Matthew M","non-dropping-particle":"","parse-names":false,"suffix":""},{"dropping-particle":"","family":"Batsford","given":"William P","non-dropping-particle":"","parse-names":false,"suffix":""},{"dropping-particle":"","family":"McPherson","given":"Craig A","non-dropping-particle":"","parse-names":false,"suffix":""},{"dropping-particle":"","family":"Jain","given":"Diwakar","non-dropping-particle":"","parse-names":false,"suffix":""}],"container-title":"Circulation","id":"ITEM-2","issue":"14","issued":{"date-parts":[["2002"]]},"page":"1800-1805","title":"Emotional and physical precipitants of ventricular arrhythmia","type":"article-journal","volume":"106"},"uris":["http://www.mendeley.com/documents/?uuid=2563fe17-678f-472f-9928-667fab5b699c"]}],"mendeley":{"formattedCitation":"&lt;sup&gt;15,16&lt;/sup&gt;","plainTextFormattedCitation":"15,16","previouslyFormattedCitation":"&lt;sup&gt;15,16&lt;/sup&gt;"},"properties":{"noteIndex":0},"schema":"https://github.com/citation-style-language/schema/raw/master/csl-citation.json"}</w:instrText>
      </w:r>
      <w:r>
        <w:fldChar w:fldCharType="separate"/>
      </w:r>
      <w:r w:rsidR="00F85730" w:rsidRPr="00F85730">
        <w:rPr>
          <w:noProof/>
          <w:vertAlign w:val="superscript"/>
        </w:rPr>
        <w:t>15,16</w:t>
      </w:r>
      <w:r>
        <w:fldChar w:fldCharType="end"/>
      </w:r>
      <w:r>
        <w:t xml:space="preserve"> </w:t>
      </w:r>
      <w:r w:rsidR="00C57BF9">
        <w:t>L</w:t>
      </w:r>
      <w:r>
        <w:t xml:space="preserve">ow </w:t>
      </w:r>
      <w:r w:rsidRPr="00A25AA3">
        <w:rPr>
          <w:i/>
        </w:rPr>
        <w:t>Dyx</w:t>
      </w:r>
      <w:r>
        <w:t xml:space="preserve"> values </w:t>
      </w:r>
      <w:r w:rsidR="00C57BF9">
        <w:t>may be</w:t>
      </w:r>
      <w:r>
        <w:t xml:space="preserve"> due to brain-related factors, rather than (or in addition to) obstructive CAD.</w:t>
      </w:r>
      <w:r>
        <w:fldChar w:fldCharType="begin" w:fldLock="1"/>
      </w:r>
      <w:r w:rsidR="00F85730">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id":"ITEM-2","itemData":{"DOI":"10.1161/CIRCRESAHA.116.304679","ISBN":"1875-6557 (Electronic)\\r1573-403X (Linking)","ISSN":"15244571","PMID":"26044253","abstract":"Afferent and efferent cardiac neurotransmission via the cardiac nerves intricately modulates nearly all physiological functions of the heart (chronotropy, dromotropy, lusitropy, and inotropy). Afferent information from the heart is transmitted to higher levels of the nervous system for processing (intrinsic cardiac nervous system, extracardiac-intrathoracic ganglia, spinal cord, brain stem, and higher centers), which ultimately results in efferent cardiomotor neural impulses (via the sympathetic and parasympathetic nerves). This system forms interacting feedback loops that provide physiological stability for maintaining normal rhythm and life-sustaining circulation. This system also ensures that there is fine-tuned regulation of sympathetic–parasympathetic balance in the heart under normal and stressed states in the short (beat to beat), intermediate (minutes to hours), and long term (days to years). This important neurovisceral/autonomic nervous system also plays a major role in the pathophysiology and progression of heart disease, including heart failure and arrhythmias leading to sudden cardiac death. Transdifferentiation of neurons in heart failure, functional denervation, cardiac and extracardiac neural remodeling has also been identified and characterized during the progression of disease. Recent advances in understanding the cellular and molecular processes governing innervation and the functional control of the myocardium in health and disease provide a rational mechanistic basis for the development of neuraxial therapies for preventing sudden cardiac death and other arrhythmias. Advances in cellular, molecular, and bioengineering realms have underscored the emergence of this area as an important avenue of scientific inquiry and therapeutic intervention.","author":[{"dropping-particle":"","family":"Fukuda","given":"Keiichi","non-dropping-particle":"","parse-names":false,"suffix":""},{"dropping-particle":"","family":"Kanazawa","given":"Hideaki","non-dropping-particle":"","parse-names":false,"suffix":""},{"dropping-particle":"","family":"Aizawa","given":"Yoshiyasu","non-dropping-particle":"","parse-names":false,"suffix":""},{"dropping-particle":"","family":"Ardell","given":"Jeffrey L.","non-dropping-particle":"","parse-names":false,"suffix":""},{"dropping-particle":"","family":"Shivkumar","given":"Kalyanam","non-dropping-particle":"","parse-names":false,"suffix":""}],"container-title":"Circulation Research","id":"ITEM-2","issue":"12","issued":{"date-parts":[["2015","6","5"]]},"page":"2005-2019","title":"Cardiac Innervation and Sudden Cardiac Death","type":"article-journal","volume":"116"},"uris":["http://www.mendeley.com/documents/?uuid=e74eccbd-60be-48b8-a747-218730814681"]}],"mendeley":{"formattedCitation":"&lt;sup&gt;10,17&lt;/sup&gt;","plainTextFormattedCitation":"10,17","previouslyFormattedCitation":"&lt;sup&gt;10,17&lt;/sup&gt;"},"properties":{"noteIndex":0},"schema":"https://github.com/citation-style-language/schema/raw/master/csl-citation.json"}</w:instrText>
      </w:r>
      <w:r>
        <w:fldChar w:fldCharType="separate"/>
      </w:r>
      <w:r w:rsidR="00F85730" w:rsidRPr="00F85730">
        <w:rPr>
          <w:noProof/>
          <w:vertAlign w:val="superscript"/>
        </w:rPr>
        <w:t>10,17</w:t>
      </w:r>
      <w:r>
        <w:fldChar w:fldCharType="end"/>
      </w:r>
      <w:r>
        <w:t xml:space="preserve"> By </w:t>
      </w:r>
      <w:r w:rsidR="006B0059">
        <w:t>studying</w:t>
      </w:r>
      <w:r>
        <w:t xml:space="preserve"> the relationship of brain-based metrics</w:t>
      </w:r>
      <w:r w:rsidR="00C57BF9">
        <w:t xml:space="preserve"> (mood, cognitive function)</w:t>
      </w:r>
      <w:r>
        <w:t xml:space="preserve"> and CAD with </w:t>
      </w:r>
      <w:r w:rsidRPr="006B0059">
        <w:rPr>
          <w:i/>
        </w:rPr>
        <w:t>Dyx</w:t>
      </w:r>
      <w:r>
        <w:t xml:space="preserve">, we can better evaluate </w:t>
      </w:r>
      <w:r w:rsidR="00C57BF9">
        <w:t>these effects.</w:t>
      </w:r>
    </w:p>
    <w:p w14:paraId="61BB2542" w14:textId="77777777" w:rsidR="0016258B" w:rsidRPr="00A47606" w:rsidRDefault="0016258B" w:rsidP="0016258B">
      <w:pPr>
        <w:pStyle w:val="NoSpacing"/>
        <w:ind w:left="0" w:firstLine="0"/>
        <w:rPr>
          <w:sz w:val="12"/>
          <w:szCs w:val="12"/>
        </w:rPr>
      </w:pPr>
    </w:p>
    <w:p w14:paraId="63914F68" w14:textId="7A9BE5F8" w:rsidR="0016258B" w:rsidRDefault="0016258B" w:rsidP="0016258B">
      <w:pPr>
        <w:pStyle w:val="NoSpacing"/>
        <w:ind w:left="0" w:firstLine="0"/>
      </w:pPr>
      <w:r w:rsidRPr="003C3647">
        <w:rPr>
          <w:u w:val="single"/>
        </w:rPr>
        <w:t>I hypothesize that disturbances of the neurocardiac axis, a</w:t>
      </w:r>
      <w:r>
        <w:rPr>
          <w:u w:val="single"/>
        </w:rPr>
        <w:t>ssessed by both heart and brain metrics</w:t>
      </w:r>
      <w:r w:rsidRPr="003C3647">
        <w:rPr>
          <w:u w:val="single"/>
        </w:rPr>
        <w:t xml:space="preserve">, </w:t>
      </w:r>
      <w:r w:rsidR="00C57BF9">
        <w:rPr>
          <w:u w:val="single"/>
        </w:rPr>
        <w:t>associate with</w:t>
      </w:r>
      <w:r>
        <w:rPr>
          <w:u w:val="single"/>
        </w:rPr>
        <w:t xml:space="preserve"> </w:t>
      </w:r>
      <w:r w:rsidRPr="003C3647">
        <w:rPr>
          <w:u w:val="single"/>
        </w:rPr>
        <w:t>autonomic dysfunction</w:t>
      </w:r>
      <w:r>
        <w:rPr>
          <w:u w:val="single"/>
        </w:rPr>
        <w:t>,</w:t>
      </w:r>
      <w:r w:rsidRPr="003C3647">
        <w:rPr>
          <w:u w:val="single"/>
        </w:rPr>
        <w:t xml:space="preserve"> which can be measured by </w:t>
      </w:r>
      <w:r w:rsidRPr="003C3647">
        <w:rPr>
          <w:i/>
          <w:u w:val="single"/>
        </w:rPr>
        <w:t>Dyx</w:t>
      </w:r>
      <w:r w:rsidRPr="00491E63">
        <w:t>.</w:t>
      </w:r>
      <w:r>
        <w:t xml:space="preserve"> As such, Dyx is a useful metric in both efforts to risk stratify for CAD, as well as detect neurovisceral dysfunction. We propose to study </w:t>
      </w:r>
      <w:r>
        <w:rPr>
          <w:i/>
        </w:rPr>
        <w:t>Dyx</w:t>
      </w:r>
      <w:r>
        <w:t xml:space="preserve"> by measuring HRV through ambulatory ECG patches </w:t>
      </w:r>
      <w:r w:rsidRPr="00B865F0">
        <w:t>(BioStamp®, MC10 Inc.)</w:t>
      </w:r>
      <w:r>
        <w:t xml:space="preserve"> in</w:t>
      </w:r>
      <w:r w:rsidR="00C57BF9">
        <w:t xml:space="preserve"> subjects with chronic stable angina undergoing evaluation in</w:t>
      </w:r>
      <w:r>
        <w:t xml:space="preserve"> the Emory Cardiovascular Biobank. The Biobank is a prospective cohort study of individuals undergoing </w:t>
      </w:r>
      <w:r w:rsidR="00C57BF9">
        <w:t xml:space="preserve">clinically indicated </w:t>
      </w:r>
      <w:r>
        <w:t>cardiac catherization</w:t>
      </w:r>
      <w:r w:rsidR="00955B39">
        <w:t xml:space="preserve"> </w:t>
      </w:r>
      <w:r w:rsidR="00C57BF9">
        <w:t>in which</w:t>
      </w:r>
      <w:r>
        <w:t xml:space="preserve"> conducts validated</w:t>
      </w:r>
      <w:r w:rsidRPr="00B865F0">
        <w:t xml:space="preserve"> </w:t>
      </w:r>
      <w:r>
        <w:t>neuro</w:t>
      </w:r>
      <w:r w:rsidRPr="00B865F0">
        <w:t>psychological</w:t>
      </w:r>
      <w:r>
        <w:t xml:space="preserve"> assessments</w:t>
      </w:r>
      <w:r w:rsidR="00C57BF9">
        <w:t xml:space="preserve"> are also made</w:t>
      </w:r>
      <w:r w:rsidRPr="00B865F0">
        <w:t>.</w:t>
      </w:r>
      <w:r w:rsidRPr="00B865F0">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B865F0">
        <w:fldChar w:fldCharType="separate"/>
      </w:r>
      <w:r w:rsidR="00F85730" w:rsidRPr="00F85730">
        <w:rPr>
          <w:noProof/>
          <w:vertAlign w:val="superscript"/>
        </w:rPr>
        <w:t>18</w:t>
      </w:r>
      <w:r w:rsidRPr="00B865F0">
        <w:fldChar w:fldCharType="end"/>
      </w:r>
      <w:r w:rsidRPr="00B865F0">
        <w:t xml:space="preserve"> </w:t>
      </w:r>
      <w:r w:rsidRPr="00716967">
        <w:rPr>
          <w:color w:val="1F4E79" w:themeColor="accent5" w:themeShade="80"/>
        </w:rPr>
        <w:t xml:space="preserve">The data we collect from this proposal will allow </w:t>
      </w:r>
      <w:r w:rsidR="00716967" w:rsidRPr="00716967">
        <w:rPr>
          <w:color w:val="1F4E79" w:themeColor="accent5" w:themeShade="80"/>
        </w:rPr>
        <w:t>us to assess the relationship between autonomic function, neuropsychiatric status, and cardiac catherization.</w:t>
      </w:r>
      <w:r w:rsidR="00C57BF9">
        <w:t xml:space="preserve"> </w:t>
      </w:r>
      <w:r w:rsidR="009F3251">
        <w:t>Our aims are:</w:t>
      </w:r>
    </w:p>
    <w:p w14:paraId="74647566" w14:textId="77777777" w:rsidR="00E629F1" w:rsidRPr="00E629F1" w:rsidRDefault="00E629F1" w:rsidP="00E629F1">
      <w:pPr>
        <w:pStyle w:val="NoSpacing"/>
        <w:ind w:left="0" w:firstLine="0"/>
        <w:rPr>
          <w:sz w:val="12"/>
          <w:szCs w:val="12"/>
        </w:rPr>
      </w:pPr>
    </w:p>
    <w:p w14:paraId="12BF6C53" w14:textId="493A9773" w:rsidR="00E629F1" w:rsidRPr="00E629F1" w:rsidRDefault="00E629F1" w:rsidP="00E629F1">
      <w:pPr>
        <w:pStyle w:val="NoSpacing"/>
        <w:numPr>
          <w:ilvl w:val="0"/>
          <w:numId w:val="35"/>
        </w:numPr>
        <w:rPr>
          <w:color w:val="1F4E79" w:themeColor="accent5" w:themeShade="80"/>
          <w:sz w:val="12"/>
          <w:szCs w:val="12"/>
        </w:rPr>
      </w:pPr>
      <w:r w:rsidRPr="00BC3162">
        <w:rPr>
          <w:b/>
          <w:color w:val="1F4E79" w:themeColor="accent5" w:themeShade="80"/>
        </w:rPr>
        <w:t xml:space="preserve">To determine the effect of </w:t>
      </w:r>
      <w:r w:rsidR="00716967">
        <w:rPr>
          <w:b/>
          <w:color w:val="1F4E79" w:themeColor="accent5" w:themeShade="80"/>
        </w:rPr>
        <w:t>neuropsychiatric disturbances</w:t>
      </w:r>
      <w:r w:rsidRPr="00BC3162">
        <w:rPr>
          <w:b/>
          <w:color w:val="1F4E79" w:themeColor="accent5" w:themeShade="80"/>
        </w:rPr>
        <w:t>, as determined by depressed mood</w:t>
      </w:r>
      <w:r w:rsidR="00716967">
        <w:rPr>
          <w:b/>
          <w:color w:val="1F4E79" w:themeColor="accent5" w:themeShade="80"/>
        </w:rPr>
        <w:t xml:space="preserve"> </w:t>
      </w:r>
      <w:r w:rsidRPr="00BC3162">
        <w:rPr>
          <w:b/>
          <w:color w:val="1F4E79" w:themeColor="accent5" w:themeShade="80"/>
        </w:rPr>
        <w:t>and cognitive impairment, on autonomic dysfunction.</w:t>
      </w:r>
      <w:r w:rsidRPr="00BC3162">
        <w:rPr>
          <w:b/>
          <w:i/>
          <w:color w:val="1F4E79" w:themeColor="accent5" w:themeShade="80"/>
        </w:rPr>
        <w:t xml:space="preserve"> </w:t>
      </w:r>
      <w:r w:rsidRPr="00BC3162">
        <w:rPr>
          <w:i/>
          <w:color w:val="1F4E79" w:themeColor="accent5" w:themeShade="80"/>
          <w:u w:val="single"/>
        </w:rPr>
        <w:t>Hypothesis</w:t>
      </w:r>
      <w:r w:rsidRPr="00BC3162">
        <w:rPr>
          <w:i/>
          <w:color w:val="1F4E79" w:themeColor="accent5" w:themeShade="80"/>
        </w:rPr>
        <w:t>:</w:t>
      </w:r>
      <w:r>
        <w:rPr>
          <w:i/>
          <w:color w:val="1F4E79" w:themeColor="accent5" w:themeShade="80"/>
        </w:rPr>
        <w:t xml:space="preserve"> (A) High levels of depr</w:t>
      </w:r>
      <w:r w:rsidRPr="00BC3162">
        <w:rPr>
          <w:i/>
          <w:color w:val="1F4E79" w:themeColor="accent5" w:themeShade="80"/>
        </w:rPr>
        <w:t>essive symptoms (Patient Health Questionnaire-9, PHQ-9)</w:t>
      </w:r>
      <w:r>
        <w:rPr>
          <w:i/>
          <w:color w:val="1F4E79" w:themeColor="accent5" w:themeShade="80"/>
        </w:rPr>
        <w:t xml:space="preserve">, and </w:t>
      </w:r>
      <w:r w:rsidRPr="00BC3162">
        <w:rPr>
          <w:i/>
          <w:color w:val="1F4E79" w:themeColor="accent5" w:themeShade="80"/>
        </w:rPr>
        <w:t xml:space="preserve">(B) cognitive impairment (Montreal Cognitive Assessment, </w:t>
      </w:r>
      <w:proofErr w:type="spellStart"/>
      <w:r w:rsidRPr="00BC3162">
        <w:rPr>
          <w:i/>
          <w:color w:val="1F4E79" w:themeColor="accent5" w:themeShade="80"/>
        </w:rPr>
        <w:t>MoCA</w:t>
      </w:r>
      <w:proofErr w:type="spellEnd"/>
      <w:r>
        <w:rPr>
          <w:i/>
          <w:color w:val="1F4E79" w:themeColor="accent5" w:themeShade="80"/>
        </w:rPr>
        <w:t>) will be associated with low Dyx.</w:t>
      </w:r>
    </w:p>
    <w:p w14:paraId="27960240" w14:textId="3888D51C" w:rsidR="0016258B" w:rsidRPr="0016258B" w:rsidRDefault="0016258B" w:rsidP="0016258B">
      <w:pPr>
        <w:pStyle w:val="NoSpacing"/>
        <w:numPr>
          <w:ilvl w:val="0"/>
          <w:numId w:val="35"/>
        </w:numPr>
      </w:pPr>
      <w:r w:rsidRPr="002076EF">
        <w:rPr>
          <w:b/>
        </w:rPr>
        <w:t>To evaluate the relationsh</w:t>
      </w:r>
      <w:r>
        <w:rPr>
          <w:b/>
        </w:rPr>
        <w:t xml:space="preserve">ip of autonomic dysfunction, measured by abnormal HRV, </w:t>
      </w:r>
      <w:r w:rsidR="00C87F12">
        <w:rPr>
          <w:b/>
        </w:rPr>
        <w:t>to</w:t>
      </w:r>
      <w:r>
        <w:rPr>
          <w:b/>
        </w:rPr>
        <w:t xml:space="preserve"> the spectrum of progressive CAD. </w:t>
      </w:r>
      <w:r w:rsidRPr="003C3647">
        <w:rPr>
          <w:i/>
          <w:u w:val="single"/>
        </w:rPr>
        <w:t>Hypothesis</w:t>
      </w:r>
      <w:r>
        <w:rPr>
          <w:i/>
        </w:rPr>
        <w:t>:</w:t>
      </w:r>
      <w:r>
        <w:t xml:space="preserve"> </w:t>
      </w:r>
      <w:r w:rsidR="009F3251">
        <w:rPr>
          <w:i/>
        </w:rPr>
        <w:t>Low</w:t>
      </w:r>
      <w:r w:rsidRPr="00BB5B52">
        <w:rPr>
          <w:i/>
        </w:rPr>
        <w:t xml:space="preserve"> </w:t>
      </w:r>
      <w:r w:rsidRPr="003C3647">
        <w:rPr>
          <w:i/>
        </w:rPr>
        <w:t>Dyx</w:t>
      </w:r>
      <w:r w:rsidR="009F3251">
        <w:rPr>
          <w:i/>
        </w:rPr>
        <w:t xml:space="preserve"> (&lt;2.0 units)</w:t>
      </w:r>
      <w:r w:rsidRPr="00BB5B52">
        <w:rPr>
          <w:i/>
        </w:rPr>
        <w:t xml:space="preserve"> in the morning hours </w:t>
      </w:r>
      <w:r w:rsidR="006658FE">
        <w:rPr>
          <w:i/>
        </w:rPr>
        <w:t xml:space="preserve">associates with </w:t>
      </w:r>
      <w:r w:rsidR="009F3251">
        <w:rPr>
          <w:i/>
        </w:rPr>
        <w:t xml:space="preserve">an </w:t>
      </w:r>
      <w:proofErr w:type="gramStart"/>
      <w:r w:rsidR="009F3251">
        <w:rPr>
          <w:i/>
        </w:rPr>
        <w:t>increased odds</w:t>
      </w:r>
      <w:proofErr w:type="gramEnd"/>
      <w:r w:rsidR="009F3251">
        <w:rPr>
          <w:i/>
        </w:rPr>
        <w:t xml:space="preserve"> of finding obstructive CAD (stenosis </w:t>
      </w:r>
      <w:r w:rsidR="009F3251" w:rsidRPr="009F3251">
        <w:rPr>
          <w:i/>
          <w:u w:val="single"/>
        </w:rPr>
        <w:t>&gt;</w:t>
      </w:r>
      <w:r w:rsidR="009F3251">
        <w:rPr>
          <w:i/>
        </w:rPr>
        <w:t xml:space="preserve"> 70%). When evaluated as a continuous exposure, Dyx </w:t>
      </w:r>
      <w:r w:rsidR="006658FE">
        <w:rPr>
          <w:i/>
        </w:rPr>
        <w:t>negatively associates with</w:t>
      </w:r>
      <w:r w:rsidR="009F3251">
        <w:rPr>
          <w:i/>
        </w:rPr>
        <w:t xml:space="preserve"> </w:t>
      </w:r>
      <w:r w:rsidRPr="00BB5B52">
        <w:rPr>
          <w:i/>
        </w:rPr>
        <w:t>CAD</w:t>
      </w:r>
      <w:r>
        <w:rPr>
          <w:i/>
        </w:rPr>
        <w:t xml:space="preserve"> plaque burden (</w:t>
      </w:r>
      <w:proofErr w:type="spellStart"/>
      <w:r w:rsidR="001765B2">
        <w:rPr>
          <w:i/>
        </w:rPr>
        <w:t>Gensini</w:t>
      </w:r>
      <w:proofErr w:type="spellEnd"/>
      <w:r>
        <w:rPr>
          <w:i/>
        </w:rPr>
        <w:t xml:space="preserve"> score</w:t>
      </w:r>
      <w:r w:rsidR="009F3251">
        <w:rPr>
          <w:i/>
        </w:rPr>
        <w:t>) in a dose-response relationship.</w:t>
      </w:r>
      <w:r w:rsidR="00F85730">
        <w:rPr>
          <w:i/>
        </w:rPr>
        <w:fldChar w:fldCharType="begin" w:fldLock="1"/>
      </w:r>
      <w:r w:rsidR="006A6BD6">
        <w:rPr>
          <w:i/>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00F85730">
        <w:rPr>
          <w:i/>
        </w:rPr>
        <w:fldChar w:fldCharType="separate"/>
      </w:r>
      <w:r w:rsidR="00F85730" w:rsidRPr="00F85730">
        <w:rPr>
          <w:noProof/>
          <w:vertAlign w:val="superscript"/>
        </w:rPr>
        <w:t>19</w:t>
      </w:r>
      <w:r w:rsidR="00F85730">
        <w:rPr>
          <w:i/>
        </w:rPr>
        <w:fldChar w:fldCharType="end"/>
      </w:r>
    </w:p>
    <w:p w14:paraId="180B0288" w14:textId="77777777" w:rsidR="009F3251" w:rsidRPr="009F3251" w:rsidRDefault="009F3251" w:rsidP="009F3251">
      <w:pPr>
        <w:pStyle w:val="NoSpacing"/>
        <w:ind w:left="360" w:firstLine="0"/>
        <w:rPr>
          <w:sz w:val="12"/>
          <w:szCs w:val="12"/>
        </w:rPr>
      </w:pPr>
    </w:p>
    <w:p w14:paraId="18EA4870" w14:textId="79FC3BD4" w:rsidR="0016258B" w:rsidRDefault="0016258B" w:rsidP="00C87F12">
      <w:r w:rsidRPr="00E94EFE">
        <w:t xml:space="preserve">The mentored research and structured didactics of the MSCR will </w:t>
      </w:r>
      <w:r>
        <w:t xml:space="preserve">prepare me for my </w:t>
      </w:r>
      <w:r w:rsidRPr="00E94EFE">
        <w:t xml:space="preserve">goal </w:t>
      </w:r>
      <w:r>
        <w:t>of</w:t>
      </w:r>
      <w:r w:rsidRPr="00E94EFE">
        <w:t xml:space="preserve"> becoming a </w:t>
      </w:r>
      <w:r>
        <w:t>physician-scientist</w:t>
      </w:r>
      <w:r w:rsidRPr="00E94EFE">
        <w:t xml:space="preserve">. </w:t>
      </w:r>
      <w:r>
        <w:t>My</w:t>
      </w:r>
      <w:r w:rsidRPr="00E94EFE">
        <w:t xml:space="preserve"> future goals includ</w:t>
      </w:r>
      <w:r>
        <w:t xml:space="preserve">e </w:t>
      </w:r>
      <w:r w:rsidRPr="00E94EFE">
        <w:t xml:space="preserve">the pursuit of a K grant </w:t>
      </w:r>
      <w:r>
        <w:t xml:space="preserve">focusing on translational </w:t>
      </w:r>
      <w:r w:rsidRPr="00E94EFE">
        <w:t xml:space="preserve">studies </w:t>
      </w:r>
      <w:r>
        <w:t xml:space="preserve">in neurocardiology, </w:t>
      </w:r>
      <w:r w:rsidRPr="00E94EFE">
        <w:t>risk stratification</w:t>
      </w:r>
      <w:r>
        <w:t xml:space="preserve">, </w:t>
      </w:r>
      <w:r w:rsidRPr="00E94EFE">
        <w:t xml:space="preserve">and prevention. Under the guidance of </w:t>
      </w:r>
      <w:r>
        <w:t>my mentorship team (Amit Shah, MD, MSCR</w:t>
      </w:r>
      <w:r w:rsidR="009F3251">
        <w:t xml:space="preserve"> (co-lead)</w:t>
      </w:r>
      <w:r>
        <w:t>; Alvaro Alonso, MD, PhD</w:t>
      </w:r>
      <w:r w:rsidR="009F3251">
        <w:t xml:space="preserve"> (co-lead)</w:t>
      </w:r>
      <w:r>
        <w:t>; Marc Thames, MD; Viola Vaccarino, MD, PhD; Arshed Quyyumi, MD)</w:t>
      </w:r>
      <w:r w:rsidRPr="00E94EFE">
        <w:t xml:space="preserve"> </w:t>
      </w:r>
      <w:r>
        <w:t>I</w:t>
      </w:r>
      <w:r w:rsidRPr="00E94EFE">
        <w:t xml:space="preserve"> will gain invaluable training in study design, primary data collection</w:t>
      </w:r>
      <w:r w:rsidR="00FE5027">
        <w:t>, data</w:t>
      </w:r>
      <w:r w:rsidRPr="00E94EFE">
        <w:t xml:space="preserve"> analysis, </w:t>
      </w:r>
      <w:r w:rsidR="00FE5027">
        <w:t>manuscript preparation, and grant-writing. This will help prepare me</w:t>
      </w:r>
      <w:r w:rsidRPr="00E94EFE">
        <w:t xml:space="preserve"> for </w:t>
      </w:r>
      <w:r w:rsidR="00FE5027">
        <w:t xml:space="preserve">my long-term goals in </w:t>
      </w:r>
      <w:r w:rsidRPr="00E94EFE">
        <w:t xml:space="preserve">a career </w:t>
      </w:r>
      <w:r>
        <w:t>as a clinical investigator in cardiovascular epidemiology</w:t>
      </w:r>
      <w:r w:rsidR="00FE5027">
        <w:t xml:space="preserve"> and translational research</w:t>
      </w:r>
      <w:r>
        <w:t>.</w:t>
      </w:r>
      <w:r w:rsidRPr="00747EF3">
        <w:t xml:space="preserve"> </w:t>
      </w:r>
    </w:p>
    <w:p w14:paraId="4AC4EEBA" w14:textId="6A73ABDF" w:rsidR="0016258B" w:rsidRPr="008D3BCA" w:rsidRDefault="003F7EBC" w:rsidP="00A7726E">
      <w:pPr>
        <w:pStyle w:val="Heading1"/>
        <w:numPr>
          <w:ilvl w:val="0"/>
          <w:numId w:val="38"/>
        </w:numPr>
      </w:pPr>
      <w:r>
        <w:br w:type="column"/>
      </w:r>
      <w:r w:rsidR="0016258B" w:rsidRPr="008D3BCA">
        <w:lastRenderedPageBreak/>
        <w:t>SIGNIFICANCE</w:t>
      </w:r>
    </w:p>
    <w:p w14:paraId="00072A52" w14:textId="77777777" w:rsidR="0016258B" w:rsidRPr="007624C3" w:rsidRDefault="0016258B" w:rsidP="007624C3">
      <w:pPr>
        <w:pStyle w:val="NoSpacing"/>
        <w:ind w:left="0" w:firstLine="0"/>
        <w:rPr>
          <w:sz w:val="12"/>
          <w:szCs w:val="12"/>
        </w:rPr>
      </w:pPr>
    </w:p>
    <w:p w14:paraId="2DEF299D" w14:textId="4178AA8E" w:rsidR="0016258B" w:rsidRPr="008D3BCA" w:rsidRDefault="0016258B" w:rsidP="0016258B">
      <w:pPr>
        <w:pStyle w:val="Heading2"/>
      </w:pPr>
      <w:r w:rsidRPr="008D3BCA">
        <w:t xml:space="preserve">B1. </w:t>
      </w:r>
      <w:r w:rsidR="0099572C">
        <w:t xml:space="preserve">The Burden of Ischemic Heart Disease: </w:t>
      </w:r>
      <w:proofErr w:type="gramStart"/>
      <w:r w:rsidR="0099572C">
        <w:t>a</w:t>
      </w:r>
      <w:proofErr w:type="gramEnd"/>
      <w:r w:rsidR="0099572C">
        <w:t xml:space="preserve"> </w:t>
      </w:r>
      <w:r w:rsidR="001A7870">
        <w:t>Hidden Epidemic with Unrecognized Risk Factors</w:t>
      </w:r>
    </w:p>
    <w:p w14:paraId="4B1C2AC0" w14:textId="77777777" w:rsidR="0016258B" w:rsidRPr="007624C3" w:rsidRDefault="0016258B" w:rsidP="007624C3">
      <w:pPr>
        <w:pStyle w:val="NoSpacing"/>
        <w:ind w:left="0" w:firstLine="0"/>
        <w:rPr>
          <w:sz w:val="12"/>
          <w:szCs w:val="12"/>
        </w:rPr>
      </w:pPr>
    </w:p>
    <w:p w14:paraId="12A0F081" w14:textId="76B43540" w:rsidR="0016258B" w:rsidRDefault="006D1F2B" w:rsidP="0016258B">
      <w:pPr>
        <w:pStyle w:val="NoSpacing"/>
        <w:ind w:left="0" w:firstLine="0"/>
      </w:pPr>
      <w:r>
        <w:t>Ischemic heart disease (</w:t>
      </w:r>
      <w:r w:rsidR="0016258B">
        <w:t>IHD</w:t>
      </w:r>
      <w:r>
        <w:t>)</w:t>
      </w:r>
      <w:r w:rsidR="0016258B">
        <w:t xml:space="preserve"> accounts for in 1 in every 7 deaths in the United States, with a prevalence of 3% or 7.9 million US adults.</w:t>
      </w:r>
      <w:r w:rsidR="0016258B">
        <w:fldChar w:fldCharType="begin" w:fldLock="1"/>
      </w:r>
      <w:r w:rsidR="00F85730">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0016258B">
        <w:fldChar w:fldCharType="separate"/>
      </w:r>
      <w:r w:rsidR="00F85730" w:rsidRPr="00F85730">
        <w:rPr>
          <w:noProof/>
          <w:vertAlign w:val="superscript"/>
        </w:rPr>
        <w:t>20</w:t>
      </w:r>
      <w:r w:rsidR="0016258B">
        <w:fldChar w:fldCharType="end"/>
      </w:r>
      <w:r w:rsidR="0016258B">
        <w:t xml:space="preserve"> Over 700,000 new heart attacks occur annually, with annual costs of heart attacks ($12.1 billion). The estimated direct and indirect costs of IHD were $204 billion, and these medical costs are projected to double by the year 2030.</w:t>
      </w:r>
      <w:r w:rsidR="0016258B">
        <w:fldChar w:fldCharType="begin" w:fldLock="1"/>
      </w:r>
      <w:r w:rsidR="00F85730">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0016258B">
        <w:fldChar w:fldCharType="separate"/>
      </w:r>
      <w:r w:rsidR="00F85730" w:rsidRPr="00F85730">
        <w:rPr>
          <w:noProof/>
          <w:vertAlign w:val="superscript"/>
        </w:rPr>
        <w:t>20</w:t>
      </w:r>
      <w:r w:rsidR="0016258B">
        <w:fldChar w:fldCharType="end"/>
      </w:r>
      <w:r w:rsidR="0016258B">
        <w:t xml:space="preserve"> However up to 20% of MIs are silent and up to 80% of IHD is unrecognized by standard ECG and clinical parameters.</w:t>
      </w:r>
      <w:r w:rsidR="0016258B">
        <w:fldChar w:fldCharType="begin" w:fldLock="1"/>
      </w:r>
      <w:r w:rsidR="00983CB7">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rsidR="0016258B">
        <w:fldChar w:fldCharType="separate"/>
      </w:r>
      <w:r w:rsidR="00983CB7" w:rsidRPr="00983CB7">
        <w:rPr>
          <w:noProof/>
          <w:vertAlign w:val="superscript"/>
        </w:rPr>
        <w:t>1</w:t>
      </w:r>
      <w:r w:rsidR="0016258B">
        <w:fldChar w:fldCharType="end"/>
      </w:r>
      <w:r w:rsidR="0016258B">
        <w:t xml:space="preserve"> Although there has been a decline in cardiovascular mortality overall, the rate of out-of-hospital events has not decreased in proportion to the rate of in-hospital events.</w:t>
      </w:r>
      <w:r w:rsidR="0016258B">
        <w:fldChar w:fldCharType="begin" w:fldLock="1"/>
      </w:r>
      <w:r w:rsidR="0016258B">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0016258B">
        <w:fldChar w:fldCharType="separate"/>
      </w:r>
      <w:r w:rsidR="0016258B" w:rsidRPr="00C33C8F">
        <w:rPr>
          <w:noProof/>
          <w:vertAlign w:val="superscript"/>
        </w:rPr>
        <w:t>3</w:t>
      </w:r>
      <w:r w:rsidR="0016258B">
        <w:fldChar w:fldCharType="end"/>
      </w:r>
      <w:r w:rsidR="0016258B">
        <w:t xml:space="preserve"> </w:t>
      </w:r>
      <w:r w:rsidR="0099572C" w:rsidRPr="007B7746">
        <w:rPr>
          <w:u w:val="single"/>
        </w:rPr>
        <w:t>Mental stress plays a role in the complications of IHD, and is an under-recognized and important risk factor</w:t>
      </w:r>
      <w:r>
        <w:rPr>
          <w:u w:val="single"/>
        </w:rPr>
        <w:t xml:space="preserve">. More research on the </w:t>
      </w:r>
      <w:r w:rsidR="006658FE">
        <w:rPr>
          <w:u w:val="single"/>
        </w:rPr>
        <w:t>brain</w:t>
      </w:r>
      <w:r>
        <w:rPr>
          <w:u w:val="single"/>
        </w:rPr>
        <w:t>-heart connection may</w:t>
      </w:r>
      <w:r w:rsidR="0099572C" w:rsidRPr="007B7746">
        <w:rPr>
          <w:u w:val="single"/>
        </w:rPr>
        <w:t xml:space="preserve"> help </w:t>
      </w:r>
      <w:r>
        <w:rPr>
          <w:u w:val="single"/>
        </w:rPr>
        <w:t>unlock some of the difficult roadblocks in reducing IHD in the community</w:t>
      </w:r>
      <w:r w:rsidR="0099572C" w:rsidRPr="00491E63">
        <w:t>.</w:t>
      </w:r>
      <w:r w:rsidR="0099572C">
        <w:fldChar w:fldCharType="begin" w:fldLock="1"/>
      </w:r>
      <w:r w:rsidR="00F85730">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21&lt;/sup&gt;","plainTextFormattedCitation":"21","previouslyFormattedCitation":"&lt;sup&gt;21&lt;/sup&gt;"},"properties":{"noteIndex":0},"schema":"https://github.com/citation-style-language/schema/raw/master/csl-citation.json"}</w:instrText>
      </w:r>
      <w:r w:rsidR="0099572C">
        <w:fldChar w:fldCharType="separate"/>
      </w:r>
      <w:r w:rsidR="00F85730" w:rsidRPr="00F85730">
        <w:rPr>
          <w:noProof/>
          <w:vertAlign w:val="superscript"/>
        </w:rPr>
        <w:t>21</w:t>
      </w:r>
      <w:r w:rsidR="0099572C">
        <w:fldChar w:fldCharType="end"/>
      </w:r>
      <w:r w:rsidR="0099572C">
        <w:t xml:space="preserve"> </w:t>
      </w:r>
      <w:r>
        <w:t>N</w:t>
      </w:r>
      <w:r w:rsidR="0016258B">
        <w:t>ew</w:t>
      </w:r>
      <w:r>
        <w:t xml:space="preserve"> integrative and/or holistic</w:t>
      </w:r>
      <w:r w:rsidR="0016258B">
        <w:t xml:space="preserve"> strategies to </w:t>
      </w:r>
      <w:r w:rsidR="001A7870">
        <w:t>approach</w:t>
      </w:r>
      <w:r w:rsidR="0016258B">
        <w:t xml:space="preserve"> IHD and prevent its associated complications</w:t>
      </w:r>
      <w:r>
        <w:t xml:space="preserve"> may help lead to a downward frameshift in event rates</w:t>
      </w:r>
      <w:r w:rsidR="0016258B">
        <w:t>.</w:t>
      </w:r>
    </w:p>
    <w:p w14:paraId="3517B455" w14:textId="77777777" w:rsidR="0016258B" w:rsidRPr="007624C3" w:rsidRDefault="0016258B" w:rsidP="007624C3">
      <w:pPr>
        <w:pStyle w:val="NoSpacing"/>
        <w:ind w:left="0" w:firstLine="0"/>
        <w:rPr>
          <w:sz w:val="12"/>
          <w:szCs w:val="12"/>
        </w:rPr>
      </w:pPr>
    </w:p>
    <w:p w14:paraId="696DDE78" w14:textId="4CD44E4D" w:rsidR="0016258B" w:rsidRPr="00B166E1" w:rsidRDefault="0016258B" w:rsidP="0016258B">
      <w:pPr>
        <w:pStyle w:val="Heading2"/>
      </w:pPr>
      <w:r>
        <w:t>B</w:t>
      </w:r>
      <w:r w:rsidR="00732A80">
        <w:t>2</w:t>
      </w:r>
      <w:r>
        <w:t>.</w:t>
      </w:r>
      <w:r w:rsidR="0099572C">
        <w:t xml:space="preserve"> </w:t>
      </w:r>
      <w:r w:rsidRPr="00B166E1">
        <w:t>Autonomic Nervous System</w:t>
      </w:r>
      <w:r w:rsidR="006D1F2B">
        <w:t xml:space="preserve"> Metrics Can Help</w:t>
      </w:r>
      <w:r w:rsidR="00E10E5E">
        <w:t xml:space="preserve"> Examine</w:t>
      </w:r>
      <w:r w:rsidR="00B166E1">
        <w:t xml:space="preserve"> </w:t>
      </w:r>
      <w:r w:rsidR="006D1F2B">
        <w:t xml:space="preserve">CVD </w:t>
      </w:r>
      <w:r w:rsidR="00B166E1">
        <w:t xml:space="preserve">Risk </w:t>
      </w:r>
      <w:r w:rsidR="00E10E5E">
        <w:t>from</w:t>
      </w:r>
      <w:r w:rsidR="00B166E1">
        <w:t xml:space="preserve"> Neuropsychiatric </w:t>
      </w:r>
      <w:r w:rsidR="006D1F2B">
        <w:t>Factors</w:t>
      </w:r>
    </w:p>
    <w:p w14:paraId="36FC8746" w14:textId="77777777" w:rsidR="0016258B" w:rsidRPr="00B166E1" w:rsidRDefault="0016258B" w:rsidP="007624C3">
      <w:pPr>
        <w:pStyle w:val="NoSpacing"/>
        <w:ind w:left="0" w:firstLine="0"/>
        <w:rPr>
          <w:sz w:val="12"/>
          <w:szCs w:val="12"/>
        </w:rPr>
      </w:pPr>
    </w:p>
    <w:p w14:paraId="10DE4E91" w14:textId="245D5854" w:rsidR="0016258B" w:rsidRDefault="006D1F2B" w:rsidP="0016258B">
      <w:r>
        <w:t>Heart rate variability (</w:t>
      </w:r>
      <w:r w:rsidR="00E10E5E">
        <w:t>HRV</w:t>
      </w:r>
      <w:r>
        <w:t xml:space="preserve">) is an inexpensive biomarker derived </w:t>
      </w:r>
      <w:r w:rsidR="00957236">
        <w:t>from ambulatory electrocardiographic monitoring.</w:t>
      </w:r>
      <w:r w:rsidR="00F85730">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F85730">
        <w:fldChar w:fldCharType="separate"/>
      </w:r>
      <w:r w:rsidR="00F85730" w:rsidRPr="00F85730">
        <w:rPr>
          <w:noProof/>
          <w:vertAlign w:val="superscript"/>
        </w:rPr>
        <w:t>22</w:t>
      </w:r>
      <w:r w:rsidR="00F85730">
        <w:fldChar w:fldCharType="end"/>
      </w:r>
      <w:r w:rsidR="00957236">
        <w:t xml:space="preserve"> It allows for continuous, non-invasive assessment of autonomic function, which is influenced by</w:t>
      </w:r>
      <w:r w:rsidR="00E10E5E">
        <w:t xml:space="preserve"> neuropsychological factors, such as mental stress, and heart disease</w:t>
      </w:r>
      <w:r w:rsidR="00957236">
        <w:t>.</w:t>
      </w:r>
      <w:r w:rsidR="00F85730">
        <w:fldChar w:fldCharType="begin" w:fldLock="1"/>
      </w:r>
      <w:r w:rsidR="00A4278C">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24&lt;/sup&gt;","plainTextFormattedCitation":"23,24","previouslyFormattedCitation":"&lt;sup&gt;23,24&lt;/sup&gt;"},"properties":{"noteIndex":0},"schema":"https://github.com/citation-style-language/schema/raw/master/csl-citation.json"}</w:instrText>
      </w:r>
      <w:r w:rsidR="00F85730">
        <w:fldChar w:fldCharType="separate"/>
      </w:r>
      <w:r w:rsidR="00F85730" w:rsidRPr="00F85730">
        <w:rPr>
          <w:noProof/>
          <w:vertAlign w:val="superscript"/>
        </w:rPr>
        <w:t>23,24</w:t>
      </w:r>
      <w:r w:rsidR="00F85730">
        <w:fldChar w:fldCharType="end"/>
      </w:r>
      <w:r w:rsidR="00957236">
        <w:t xml:space="preserve"> T</w:t>
      </w:r>
      <w:r w:rsidR="00E10E5E">
        <w:t xml:space="preserve">he neurovisceral integration theory provides the anatomical basis for this relationship. This </w:t>
      </w:r>
      <w:r w:rsidR="0016258B">
        <w:t>theory links cognitive and affective networks to autonomic regulation</w:t>
      </w:r>
      <w:r w:rsidR="00CF40F0">
        <w:t xml:space="preserve"> by identifying </w:t>
      </w:r>
      <w:r w:rsidR="00E10E5E">
        <w:t>the differential activation of important brain structures (prefrontal cortex, cingulate cortex, and insula)</w:t>
      </w:r>
      <w:r w:rsidR="0016258B">
        <w:t>.</w:t>
      </w:r>
      <w:r w:rsidR="0016258B">
        <w:fldChar w:fldCharType="begin" w:fldLock="1"/>
      </w:r>
      <w:r w:rsidR="00A4278C">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0,25&lt;/sup&gt;","plainTextFormattedCitation":"10,25","previouslyFormattedCitation":"&lt;sup&gt;10,25&lt;/sup&gt;"},"properties":{"noteIndex":0},"schema":"https://github.com/citation-style-language/schema/raw/master/csl-citation.json"}</w:instrText>
      </w:r>
      <w:r w:rsidR="0016258B">
        <w:fldChar w:fldCharType="separate"/>
      </w:r>
      <w:r w:rsidR="00F85730" w:rsidRPr="00F85730">
        <w:rPr>
          <w:noProof/>
          <w:vertAlign w:val="superscript"/>
        </w:rPr>
        <w:t>10,25</w:t>
      </w:r>
      <w:r w:rsidR="0016258B">
        <w:fldChar w:fldCharType="end"/>
      </w:r>
      <w:r w:rsidR="0016258B">
        <w:t xml:space="preserve"> Psychological stress, including depression, leads to changes in autonomic function that </w:t>
      </w:r>
      <w:r w:rsidR="00E10E5E">
        <w:t xml:space="preserve">are </w:t>
      </w:r>
      <w:r w:rsidR="0016258B">
        <w:t xml:space="preserve">historically known to increase to the risk of ventricular </w:t>
      </w:r>
      <w:r w:rsidR="00E10E5E">
        <w:t xml:space="preserve">ectopy, </w:t>
      </w:r>
      <w:r w:rsidR="0016258B">
        <w:t>SCD,</w:t>
      </w:r>
      <w:r w:rsidR="00E10E5E">
        <w:t xml:space="preserve"> and cardiovascular disease.</w:t>
      </w:r>
      <w:r w:rsidR="00E10E5E">
        <w:fldChar w:fldCharType="begin" w:fldLock="1"/>
      </w:r>
      <w:r w:rsidR="00A4278C">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13,26–30&lt;/sup&gt;","plainTextFormattedCitation":"13,26–30","previouslyFormattedCitation":"&lt;sup&gt;13,26–30&lt;/sup&gt;"},"properties":{"noteIndex":0},"schema":"https://github.com/citation-style-language/schema/raw/master/csl-citation.json"}</w:instrText>
      </w:r>
      <w:r w:rsidR="00E10E5E">
        <w:fldChar w:fldCharType="separate"/>
      </w:r>
      <w:r w:rsidR="00F85730" w:rsidRPr="00F85730">
        <w:rPr>
          <w:noProof/>
          <w:vertAlign w:val="superscript"/>
        </w:rPr>
        <w:t>13,26–30</w:t>
      </w:r>
      <w:r w:rsidR="00E10E5E">
        <w:fldChar w:fldCharType="end"/>
      </w:r>
      <w:r w:rsidR="0016258B">
        <w:t xml:space="preserve"> Cognitive impairment, particularly as it relates to executive function, also </w:t>
      </w:r>
      <w:r w:rsidR="00CF40F0">
        <w:t xml:space="preserve">is related to </w:t>
      </w:r>
      <w:r w:rsidR="0016258B">
        <w:t>abnormal HRV, and leads to an increased odds of IHD independent of other cardiovascular risk factors.</w:t>
      </w:r>
      <w:r w:rsidR="0016258B">
        <w:fldChar w:fldCharType="begin" w:fldLock="1"/>
      </w:r>
      <w:r w:rsidR="00A4278C">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31,32&lt;/sup&gt;","plainTextFormattedCitation":"31,32","previouslyFormattedCitation":"&lt;sup&gt;31,32&lt;/sup&gt;"},"properties":{"noteIndex":0},"schema":"https://github.com/citation-style-language/schema/raw/master/csl-citation.json"}</w:instrText>
      </w:r>
      <w:r w:rsidR="0016258B">
        <w:fldChar w:fldCharType="separate"/>
      </w:r>
      <w:r w:rsidR="00F85730" w:rsidRPr="00F85730">
        <w:rPr>
          <w:noProof/>
          <w:vertAlign w:val="superscript"/>
        </w:rPr>
        <w:t>31,32</w:t>
      </w:r>
      <w:r w:rsidR="0016258B">
        <w:fldChar w:fldCharType="end"/>
      </w:r>
      <w:r w:rsidR="0016258B">
        <w:t xml:space="preserve"> </w:t>
      </w:r>
      <w:r w:rsidR="0016258B" w:rsidRPr="007B7746">
        <w:t xml:space="preserve">These interesting findings suggest that </w:t>
      </w:r>
      <w:r w:rsidR="0016258B" w:rsidRPr="007B7746">
        <w:rPr>
          <w:u w:val="single"/>
        </w:rPr>
        <w:t xml:space="preserve">neurovisceral dysfunction may </w:t>
      </w:r>
      <w:r w:rsidR="00957236">
        <w:rPr>
          <w:u w:val="single"/>
        </w:rPr>
        <w:t>contribute greatly to</w:t>
      </w:r>
      <w:r w:rsidR="0016258B" w:rsidRPr="007B7746">
        <w:rPr>
          <w:u w:val="single"/>
        </w:rPr>
        <w:t xml:space="preserve"> autonomic dysfunction as measured by HRV</w:t>
      </w:r>
      <w:r w:rsidR="0016258B" w:rsidRPr="00491E63">
        <w:t>.</w:t>
      </w:r>
      <w:r w:rsidR="0016258B">
        <w:t xml:space="preserve"> </w:t>
      </w:r>
      <w:r w:rsidR="00A36EA1">
        <w:t xml:space="preserve">Exploring this relationship </w:t>
      </w:r>
      <w:r w:rsidR="00957236">
        <w:t>may provide important insight into why those with dysautonomia have worse psychological, neurological, and cardiovascular outcomes.</w:t>
      </w:r>
    </w:p>
    <w:p w14:paraId="384EA021" w14:textId="3B61DE7E" w:rsidR="00732A80" w:rsidRPr="005A1153" w:rsidRDefault="00732A80" w:rsidP="0016258B">
      <w:pPr>
        <w:rPr>
          <w:sz w:val="12"/>
          <w:szCs w:val="12"/>
        </w:rPr>
      </w:pPr>
    </w:p>
    <w:p w14:paraId="2B0899CA" w14:textId="03C4094F" w:rsidR="00732A80" w:rsidRPr="007E55E9" w:rsidRDefault="00732A80" w:rsidP="00732A80">
      <w:pPr>
        <w:pStyle w:val="Heading2"/>
      </w:pPr>
      <w:r>
        <w:t xml:space="preserve">B3. </w:t>
      </w:r>
      <w:r w:rsidRPr="007E55E9">
        <w:t xml:space="preserve">Advances in Electrocardiography </w:t>
      </w:r>
      <w:r>
        <w:t>are</w:t>
      </w:r>
      <w:r w:rsidRPr="007E55E9">
        <w:t xml:space="preserve"> </w:t>
      </w:r>
      <w:r>
        <w:t xml:space="preserve">Independently </w:t>
      </w:r>
      <w:r w:rsidRPr="007E55E9">
        <w:t>Prognos</w:t>
      </w:r>
      <w:r>
        <w:t>tic of Cardiovascular Disease Risk</w:t>
      </w:r>
    </w:p>
    <w:p w14:paraId="0400B2A7" w14:textId="7EA0F80B" w:rsidR="00732A80" w:rsidRPr="007624C3" w:rsidRDefault="00732A80" w:rsidP="00732A80">
      <w:pPr>
        <w:pStyle w:val="NoSpacing"/>
        <w:ind w:left="0" w:firstLine="0"/>
        <w:rPr>
          <w:sz w:val="12"/>
          <w:szCs w:val="12"/>
        </w:rPr>
      </w:pPr>
    </w:p>
    <w:p w14:paraId="34A14CB5" w14:textId="092A50F1" w:rsidR="00732A80" w:rsidRDefault="000E4045" w:rsidP="0016258B">
      <w:r>
        <w:rPr>
          <w:noProof/>
          <w:u w:val="single"/>
        </w:rPr>
        <mc:AlternateContent>
          <mc:Choice Requires="wpg">
            <w:drawing>
              <wp:anchor distT="0" distB="0" distL="114300" distR="114300" simplePos="0" relativeHeight="251665408" behindDoc="1" locked="0" layoutInCell="1" allowOverlap="1" wp14:anchorId="0344EAFE" wp14:editId="6B68E6EA">
                <wp:simplePos x="0" y="0"/>
                <wp:positionH relativeFrom="margin">
                  <wp:posOffset>3411220</wp:posOffset>
                </wp:positionH>
                <wp:positionV relativeFrom="paragraph">
                  <wp:posOffset>347980</wp:posOffset>
                </wp:positionV>
                <wp:extent cx="3566160" cy="2285365"/>
                <wp:effectExtent l="0" t="0" r="2540" b="0"/>
                <wp:wrapTight wrapText="bothSides">
                  <wp:wrapPolygon edited="0">
                    <wp:start x="0" y="0"/>
                    <wp:lineTo x="0" y="18605"/>
                    <wp:lineTo x="2000" y="19205"/>
                    <wp:lineTo x="2000" y="21246"/>
                    <wp:lineTo x="20923" y="21246"/>
                    <wp:lineTo x="20923" y="19205"/>
                    <wp:lineTo x="21538" y="18605"/>
                    <wp:lineTo x="21538" y="0"/>
                    <wp:lineTo x="0" y="0"/>
                  </wp:wrapPolygon>
                </wp:wrapTight>
                <wp:docPr id="3" name="Group 3"/>
                <wp:cNvGraphicFramePr/>
                <a:graphic xmlns:a="http://schemas.openxmlformats.org/drawingml/2006/main">
                  <a:graphicData uri="http://schemas.microsoft.com/office/word/2010/wordprocessingGroup">
                    <wpg:wgp>
                      <wpg:cNvGrpSpPr/>
                      <wpg:grpSpPr>
                        <a:xfrm>
                          <a:off x="0" y="0"/>
                          <a:ext cx="3566160" cy="2285365"/>
                          <a:chOff x="-451427" y="-222021"/>
                          <a:chExt cx="4743138" cy="3042306"/>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51427" y="-222021"/>
                            <a:ext cx="4743138" cy="2612635"/>
                          </a:xfrm>
                          <a:prstGeom prst="rect">
                            <a:avLst/>
                          </a:prstGeom>
                        </pic:spPr>
                      </pic:pic>
                      <wps:wsp>
                        <wps:cNvPr id="217" name="Text Box 2"/>
                        <wps:cNvSpPr txBox="1">
                          <a:spLocks noChangeArrowheads="1"/>
                        </wps:cNvSpPr>
                        <wps:spPr bwMode="auto">
                          <a:xfrm>
                            <a:off x="-94396" y="2319397"/>
                            <a:ext cx="4333239" cy="500888"/>
                          </a:xfrm>
                          <a:prstGeom prst="rect">
                            <a:avLst/>
                          </a:prstGeom>
                          <a:noFill/>
                          <a:ln w="9525">
                            <a:noFill/>
                            <a:miter lim="800000"/>
                            <a:headEnd/>
                            <a:tailEnd/>
                          </a:ln>
                        </wps:spPr>
                        <wps:txbx>
                          <w:txbxContent>
                            <w:p w14:paraId="0B8A6810" w14:textId="5D897E62" w:rsidR="00FA5829" w:rsidRPr="002471AB" w:rsidRDefault="00FA5829" w:rsidP="000E4045">
                              <w:pPr>
                                <w:jc w:val="center"/>
                                <w:rPr>
                                  <w:b/>
                                </w:rPr>
                              </w:pPr>
                              <w:r w:rsidRPr="002471AB">
                                <w:rPr>
                                  <w:b/>
                                </w:rPr>
                                <w:t xml:space="preserve">Figure </w:t>
                              </w:r>
                              <w:r>
                                <w:rPr>
                                  <w:b/>
                                </w:rPr>
                                <w:t>1</w:t>
                              </w:r>
                              <w:r w:rsidRPr="002471AB">
                                <w:rPr>
                                  <w:b/>
                                </w:rPr>
                                <w:t xml:space="preserve">. Poincaré Plot for </w:t>
                              </w:r>
                              <w:r w:rsidRPr="002471AB">
                                <w:rPr>
                                  <w:b/>
                                  <w:i/>
                                </w:rPr>
                                <w:t>Dy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44EAFE" id="Group 3" o:spid="_x0000_s1026" style="position:absolute;margin-left:268.6pt;margin-top:27.4pt;width:280.8pt;height:179.95pt;z-index:-251651072;mso-position-horizontal-relative:margin;mso-width-relative:margin;mso-height-relative:margin" coordorigin="-4514,-2220" coordsize="47431,3042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514;top:-2220;width:47431;height:26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">
                  <v:imagedata r:id="rId12" o:title=""/>
                </v:shape>
                <v:shapetype id="_x0000_t202" coordsize="21600,21600" o:spt="202" path="m,l,21600r21600,l21600,xe">
                  <v:stroke joinstyle="miter"/>
                  <v:path gradientshapeok="t" o:connecttype="rect"/>
                </v:shapetype>
                <v:shape id="Text Box 2" o:spid="_x0000_s1028" type="#_x0000_t202" style="position:absolute;left:-943;top:23193;width:43331;height:50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0B8A6810" w14:textId="5D897E62" w:rsidR="00FA5829" w:rsidRPr="002471AB" w:rsidRDefault="00FA5829" w:rsidP="000E4045">
                        <w:pPr>
                          <w:jc w:val="center"/>
                          <w:rPr>
                            <w:b/>
                          </w:rPr>
                        </w:pPr>
                        <w:r w:rsidRPr="002471AB">
                          <w:rPr>
                            <w:b/>
                          </w:rPr>
                          <w:t xml:space="preserve">Figure </w:t>
                        </w:r>
                        <w:r>
                          <w:rPr>
                            <w:b/>
                          </w:rPr>
                          <w:t>1</w:t>
                        </w:r>
                        <w:r w:rsidRPr="002471AB">
                          <w:rPr>
                            <w:b/>
                          </w:rPr>
                          <w:t xml:space="preserve">. Poincaré Plot for </w:t>
                        </w:r>
                        <w:r w:rsidRPr="002471AB">
                          <w:rPr>
                            <w:b/>
                            <w:i/>
                          </w:rPr>
                          <w:t>Dyx</w:t>
                        </w:r>
                      </w:p>
                    </w:txbxContent>
                  </v:textbox>
                </v:shape>
                <w10:wrap type="tight" anchorx="margin"/>
              </v:group>
            </w:pict>
          </mc:Fallback>
        </mc:AlternateContent>
      </w:r>
      <w:r w:rsidR="00B97B13">
        <w:t>Advanced ECG analysis convey</w:t>
      </w:r>
      <w:r w:rsidR="00CF40F0">
        <w:t>s</w:t>
      </w:r>
      <w:r w:rsidR="00B97B13">
        <w:t xml:space="preserve"> information about autonomic function that is an independent marker for cardiovascular mortality.</w:t>
      </w:r>
      <w:r w:rsidR="00B97B13">
        <w:fldChar w:fldCharType="begin" w:fldLock="1"/>
      </w:r>
      <w:r w:rsidR="00A4278C">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33,34&lt;/sup&gt;","plainTextFormattedCitation":"22,33,34","previouslyFormattedCitation":"&lt;sup&gt;22,33,34&lt;/sup&gt;"},"properties":{"noteIndex":0},"schema":"https://github.com/citation-style-language/schema/raw/master/csl-citation.json"}</w:instrText>
      </w:r>
      <w:r w:rsidR="00B97B13">
        <w:fldChar w:fldCharType="separate"/>
      </w:r>
      <w:r w:rsidR="00F85730" w:rsidRPr="00F85730">
        <w:rPr>
          <w:noProof/>
          <w:vertAlign w:val="superscript"/>
        </w:rPr>
        <w:t>22,33,34</w:t>
      </w:r>
      <w:r w:rsidR="00B97B13">
        <w:fldChar w:fldCharType="end"/>
      </w:r>
      <w:r w:rsidR="00B97B13">
        <w:t xml:space="preserve"> Traditional methods including exercise stress testing have limited sensitivity,</w:t>
      </w:r>
      <w:r w:rsidR="00B97B13">
        <w:fldChar w:fldCharType="begin" w:fldLock="1"/>
      </w:r>
      <w:r w:rsidR="00B97B13">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rsidR="00B97B13">
        <w:fldChar w:fldCharType="separate"/>
      </w:r>
      <w:r w:rsidR="00B97B13" w:rsidRPr="00983CB7">
        <w:rPr>
          <w:noProof/>
          <w:vertAlign w:val="superscript"/>
        </w:rPr>
        <w:t>6</w:t>
      </w:r>
      <w:r w:rsidR="00B97B13">
        <w:fldChar w:fldCharType="end"/>
      </w:r>
      <w:r w:rsidR="00B97B13">
        <w:t xml:space="preserve"> but HRV </w:t>
      </w:r>
      <w:r w:rsidR="007B7D0A">
        <w:t>analysis has led</w:t>
      </w:r>
      <w:r w:rsidR="00B97B13">
        <w:t xml:space="preserve"> to novel risk markers for IHD that </w:t>
      </w:r>
      <w:r w:rsidR="007B7D0A">
        <w:t>need further investigation</w:t>
      </w:r>
      <w:r w:rsidR="00B97B13">
        <w:t>.</w:t>
      </w:r>
      <w:r w:rsidR="00B97B13">
        <w:fldChar w:fldCharType="begin" w:fldLock="1"/>
      </w:r>
      <w:r w:rsidR="00A4278C">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5,35&lt;/sup&gt;","plainTextFormattedCitation":"5,35","previouslyFormattedCitation":"&lt;sup&gt;5,35&lt;/sup&gt;"},"properties":{"noteIndex":0},"schema":"https://github.com/citation-style-language/schema/raw/master/csl-citation.json"}</w:instrText>
      </w:r>
      <w:r w:rsidR="00B97B13">
        <w:fldChar w:fldCharType="separate"/>
      </w:r>
      <w:r w:rsidR="00F85730" w:rsidRPr="00F85730">
        <w:rPr>
          <w:noProof/>
          <w:vertAlign w:val="superscript"/>
        </w:rPr>
        <w:t>5,35</w:t>
      </w:r>
      <w:r w:rsidR="00B97B13">
        <w:fldChar w:fldCharType="end"/>
      </w:r>
      <w:r w:rsidR="00B97B13">
        <w:t xml:space="preserve"> </w:t>
      </w:r>
      <w:r w:rsidR="00732A80">
        <w:t xml:space="preserve">Information within traditional HRV indices </w:t>
      </w:r>
      <w:r w:rsidR="007B7D0A">
        <w:t>was</w:t>
      </w:r>
      <w:r w:rsidR="00732A80">
        <w:t xml:space="preserve"> thought to be explained by heart rate itself,</w:t>
      </w:r>
      <w:r w:rsidR="00732A80">
        <w:fldChar w:fldCharType="begin" w:fldLock="1"/>
      </w:r>
      <w:r w:rsidR="00A4278C">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36&lt;/sup&gt;","plainTextFormattedCitation":"36","previouslyFormattedCitation":"&lt;sup&gt;36&lt;/sup&gt;"},"properties":{"noteIndex":0},"schema":"https://github.com/citation-style-language/schema/raw/master/csl-citation.json"}</w:instrText>
      </w:r>
      <w:r w:rsidR="00732A80">
        <w:fldChar w:fldCharType="separate"/>
      </w:r>
      <w:r w:rsidR="00F85730" w:rsidRPr="00F85730">
        <w:rPr>
          <w:noProof/>
          <w:vertAlign w:val="superscript"/>
        </w:rPr>
        <w:t>36</w:t>
      </w:r>
      <w:r w:rsidR="00732A80">
        <w:fldChar w:fldCharType="end"/>
      </w:r>
      <w:r w:rsidR="00732A80">
        <w:t xml:space="preserve"> but newer indices capture additional information.</w:t>
      </w:r>
      <w:r w:rsidR="00732A80">
        <w:fldChar w:fldCharType="begin" w:fldLock="1"/>
      </w:r>
      <w:r w:rsidR="00A4278C">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37&lt;/sup&gt;","plainTextFormattedCitation":"37","previouslyFormattedCitation":"&lt;sup&gt;37&lt;/sup&gt;"},"properties":{"noteIndex":0},"schema":"https://github.com/citation-style-language/schema/raw/master/csl-citation.json"}</w:instrText>
      </w:r>
      <w:r w:rsidR="00732A80">
        <w:fldChar w:fldCharType="separate"/>
      </w:r>
      <w:r w:rsidR="00F85730" w:rsidRPr="00F85730">
        <w:rPr>
          <w:noProof/>
          <w:vertAlign w:val="superscript"/>
        </w:rPr>
        <w:t>37</w:t>
      </w:r>
      <w:r w:rsidR="00732A80">
        <w:fldChar w:fldCharType="end"/>
      </w:r>
      <w:r w:rsidR="00732A80">
        <w:t xml:space="preserve"> </w:t>
      </w:r>
      <w:r w:rsidR="00732A80" w:rsidRPr="00A4731A">
        <w:rPr>
          <w:u w:val="single"/>
        </w:rPr>
        <w:t>A novel method for HRV analysis is through</w:t>
      </w:r>
      <w:r w:rsidR="00732A80" w:rsidRPr="00A4731A">
        <w:rPr>
          <w:i/>
          <w:u w:val="single"/>
        </w:rPr>
        <w:t xml:space="preserve"> </w:t>
      </w:r>
      <w:r w:rsidR="00732A80" w:rsidRPr="00A4731A">
        <w:rPr>
          <w:u w:val="single"/>
        </w:rPr>
        <w:t xml:space="preserve">a non-linear method named </w:t>
      </w:r>
      <w:r w:rsidR="00732A80" w:rsidRPr="00A4731A">
        <w:rPr>
          <w:i/>
          <w:u w:val="single"/>
        </w:rPr>
        <w:t>Dyx</w:t>
      </w:r>
      <w:r w:rsidR="00732A80" w:rsidRPr="00A4731A">
        <w:t>,</w:t>
      </w:r>
      <w:r w:rsidR="00732A80">
        <w:t xml:space="preserve"> which uses the multipole method in Poincaré plots where RR intervals are plotted as a function of prior RR intervals</w:t>
      </w:r>
      <w:r w:rsidR="00E05022">
        <w:t xml:space="preserve"> (</w:t>
      </w:r>
      <w:r w:rsidR="00E05022" w:rsidRPr="00A87413">
        <w:rPr>
          <w:b/>
        </w:rPr>
        <w:t>Figure 1</w:t>
      </w:r>
      <w:r w:rsidR="00E05022">
        <w:rPr>
          <w:b/>
        </w:rPr>
        <w:t>)</w:t>
      </w:r>
      <w:r w:rsidR="00732A80">
        <w:t>.</w:t>
      </w:r>
      <w:r w:rsidR="00732A80">
        <w:fldChar w:fldCharType="begin" w:fldLock="1"/>
      </w:r>
      <w:r w:rsidR="00A4278C">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38–40&lt;/sup&gt;","plainTextFormattedCitation":"38–40","previouslyFormattedCitation":"&lt;sup&gt;38–40&lt;/sup&gt;"},"properties":{"noteIndex":0},"schema":"https://github.com/citation-style-language/schema/raw/master/csl-citation.json"}</w:instrText>
      </w:r>
      <w:r w:rsidR="00732A80">
        <w:fldChar w:fldCharType="separate"/>
      </w:r>
      <w:r w:rsidR="00F85730" w:rsidRPr="00F85730">
        <w:rPr>
          <w:noProof/>
          <w:vertAlign w:val="superscript"/>
        </w:rPr>
        <w:t>38–40</w:t>
      </w:r>
      <w:r w:rsidR="00732A80">
        <w:fldChar w:fldCharType="end"/>
      </w:r>
      <w:r w:rsidR="00732A80">
        <w:t xml:space="preserve"> </w:t>
      </w:r>
      <w:r w:rsidR="00732A80">
        <w:rPr>
          <w:i/>
        </w:rPr>
        <w:t>Dyx</w:t>
      </w:r>
      <w:r w:rsidR="00732A80">
        <w:t xml:space="preserve"> </w:t>
      </w:r>
      <w:r w:rsidR="005D1B72">
        <w:t>measures</w:t>
      </w:r>
      <w:r w:rsidR="00732A80">
        <w:t xml:space="preserve"> </w:t>
      </w:r>
      <w:r w:rsidR="005D1B72">
        <w:t>overall variability in heart rate, but also indicates how erratic and non-linear the heart rate trends are as well</w:t>
      </w:r>
      <w:r w:rsidR="00732A80">
        <w:t xml:space="preserve">. </w:t>
      </w:r>
      <w:r w:rsidR="007B7D0A">
        <w:t>After</w:t>
      </w:r>
      <w:r w:rsidR="00732A80">
        <w:t xml:space="preserve"> MI, low </w:t>
      </w:r>
      <w:r w:rsidR="00732A80" w:rsidRPr="00B00753">
        <w:rPr>
          <w:i/>
        </w:rPr>
        <w:t>Dyx</w:t>
      </w:r>
      <w:r w:rsidR="00732A80">
        <w:t xml:space="preserve"> </w:t>
      </w:r>
      <w:r w:rsidR="007B7D0A">
        <w:t>has</w:t>
      </w:r>
      <w:r w:rsidR="00732A80">
        <w:t xml:space="preserve"> a</w:t>
      </w:r>
      <w:r w:rsidR="007B7D0A">
        <w:t>n independent</w:t>
      </w:r>
      <w:r w:rsidR="00732A80">
        <w:t xml:space="preserve"> hazard ratio of </w:t>
      </w:r>
      <w:r w:rsidR="00732A80" w:rsidRPr="005B0EFE">
        <w:t>2.4</w:t>
      </w:r>
      <w:r w:rsidR="00732A80">
        <w:t xml:space="preserve"> (</w:t>
      </w:r>
      <w:r w:rsidR="00732A80" w:rsidRPr="005B0EFE">
        <w:t>CI 1.5 to 3.8</w:t>
      </w:r>
      <w:r w:rsidR="00732A80">
        <w:t>) for mortality</w:t>
      </w:r>
      <w:r w:rsidR="007B7D0A">
        <w:t xml:space="preserve"> in a recent study.</w:t>
      </w:r>
      <w:r w:rsidR="00732A80">
        <w:fldChar w:fldCharType="begin" w:fldLock="1"/>
      </w:r>
      <w:r w:rsidR="00A4278C">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41&lt;/sup&gt;","plainTextFormattedCitation":"41","previouslyFormattedCitation":"&lt;sup&gt;41&lt;/sup&gt;"},"properties":{"noteIndex":0},"schema":"https://github.com/citation-style-language/schema/raw/master/csl-citation.json"}</w:instrText>
      </w:r>
      <w:r w:rsidR="00732A80">
        <w:fldChar w:fldCharType="separate"/>
      </w:r>
      <w:r w:rsidR="00F85730" w:rsidRPr="00F85730">
        <w:rPr>
          <w:noProof/>
          <w:vertAlign w:val="superscript"/>
        </w:rPr>
        <w:t>41</w:t>
      </w:r>
      <w:r w:rsidR="00732A80">
        <w:fldChar w:fldCharType="end"/>
      </w:r>
      <w:r w:rsidR="00732A80">
        <w:t xml:space="preserve"> </w:t>
      </w:r>
      <w:r w:rsidR="005D6329">
        <w:t xml:space="preserve">Very few studies however have </w:t>
      </w:r>
      <w:r w:rsidR="004D54CB">
        <w:t>studied</w:t>
      </w:r>
      <w:r w:rsidR="005D6329">
        <w:t xml:space="preserve"> the </w:t>
      </w:r>
      <w:r w:rsidR="005D1B72">
        <w:t>prospective value</w:t>
      </w:r>
      <w:r w:rsidR="005D6329">
        <w:t xml:space="preserve"> of autonomic dysfunction </w:t>
      </w:r>
      <w:r w:rsidR="005D1B72">
        <w:t>in predicting obstructive</w:t>
      </w:r>
      <w:r w:rsidR="005D6329">
        <w:t xml:space="preserve"> </w:t>
      </w:r>
      <w:r w:rsidR="005D1B72">
        <w:t>CAD as measured by coronary angiography</w:t>
      </w:r>
      <w:r w:rsidR="005D6329">
        <w:t xml:space="preserve">. </w:t>
      </w:r>
      <w:r w:rsidR="00B97B13">
        <w:t xml:space="preserve">A single, recent study examined </w:t>
      </w:r>
      <w:r w:rsidR="00B97B13">
        <w:rPr>
          <w:i/>
        </w:rPr>
        <w:t>Dyx</w:t>
      </w:r>
      <w:r w:rsidR="00B97B13">
        <w:t xml:space="preserve"> with</w:t>
      </w:r>
      <w:r w:rsidR="004D54CB">
        <w:t xml:space="preserve"> no known </w:t>
      </w:r>
      <w:r w:rsidR="00B97B13">
        <w:t xml:space="preserve">IHD and found that low </w:t>
      </w:r>
      <w:r w:rsidR="00B97B13">
        <w:rPr>
          <w:i/>
        </w:rPr>
        <w:t xml:space="preserve">Dyx </w:t>
      </w:r>
      <w:r w:rsidR="00B97B13">
        <w:t>predicted abnormal MPI with an improved sensitivity and specificity to exercise stress test.</w:t>
      </w:r>
      <w:r w:rsidR="00B97B13">
        <w:fldChar w:fldCharType="begin" w:fldLock="1"/>
      </w:r>
      <w:r w:rsidR="00B97B13">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00B97B13">
        <w:fldChar w:fldCharType="separate"/>
      </w:r>
      <w:r w:rsidR="00B97B13" w:rsidRPr="00983CB7">
        <w:rPr>
          <w:noProof/>
          <w:vertAlign w:val="superscript"/>
        </w:rPr>
        <w:t>5</w:t>
      </w:r>
      <w:r w:rsidR="00B97B13">
        <w:fldChar w:fldCharType="end"/>
      </w:r>
      <w:r w:rsidR="00B97B13">
        <w:t xml:space="preserve"> We </w:t>
      </w:r>
      <w:r w:rsidR="004D54CB">
        <w:t>demonstrated</w:t>
      </w:r>
      <w:r w:rsidR="00B97B13">
        <w:t xml:space="preserve"> in a cohort of 276 individuals with no known IHD from the Emory Twin Study, </w:t>
      </w:r>
      <w:r w:rsidR="00B97B13" w:rsidRPr="004D54CB">
        <w:rPr>
          <w:u w:val="single"/>
        </w:rPr>
        <w:t xml:space="preserve">low </w:t>
      </w:r>
      <w:r w:rsidR="00B97B13" w:rsidRPr="004D54CB">
        <w:rPr>
          <w:i/>
          <w:u w:val="single"/>
        </w:rPr>
        <w:t>Dyx</w:t>
      </w:r>
      <w:r w:rsidR="00B97B13" w:rsidRPr="004D54CB">
        <w:rPr>
          <w:u w:val="single"/>
        </w:rPr>
        <w:t xml:space="preserve"> in morning hours had a 12-fold increase in the odds of abnormal MPI</w:t>
      </w:r>
      <w:r w:rsidR="00E05022" w:rsidRPr="00E05022">
        <w:t>.</w:t>
      </w:r>
      <w:r w:rsidR="005F616C">
        <w:t xml:space="preserve"> </w:t>
      </w:r>
      <w:r w:rsidR="00B97B13">
        <w:fldChar w:fldCharType="begin" w:fldLock="1"/>
      </w:r>
      <w:r w:rsidR="00B97B13">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00B97B13">
        <w:fldChar w:fldCharType="separate"/>
      </w:r>
      <w:r w:rsidR="00B97B13" w:rsidRPr="00983CB7">
        <w:rPr>
          <w:noProof/>
          <w:vertAlign w:val="superscript"/>
        </w:rPr>
        <w:t>7</w:t>
      </w:r>
      <w:r w:rsidR="00B97B13">
        <w:fldChar w:fldCharType="end"/>
      </w:r>
      <w:r w:rsidR="00B97B13">
        <w:t xml:space="preserve"> These findings validate the prior work on </w:t>
      </w:r>
      <w:r w:rsidR="00B97B13">
        <w:rPr>
          <w:i/>
        </w:rPr>
        <w:t>Dyx</w:t>
      </w:r>
      <w:r w:rsidR="00B97B13">
        <w:t xml:space="preserve"> but also </w:t>
      </w:r>
      <w:r w:rsidR="004D54CB">
        <w:t>contextualize autonomic balance within</w:t>
      </w:r>
      <w:r w:rsidR="00CE2FE2">
        <w:t xml:space="preserve"> the</w:t>
      </w:r>
      <w:r w:rsidR="004D54CB">
        <w:t xml:space="preserve"> circadian rhythm</w:t>
      </w:r>
      <w:r w:rsidR="00B97B13">
        <w:t>.</w:t>
      </w:r>
      <w:r w:rsidR="00B97B13">
        <w:fldChar w:fldCharType="begin" w:fldLock="1"/>
      </w:r>
      <w:r w:rsidR="00A4278C">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42,43&lt;/sup&gt;","plainTextFormattedCitation":"42,43","previouslyFormattedCitation":"&lt;sup&gt;42,43&lt;/sup&gt;"},"properties":{"noteIndex":0},"schema":"https://github.com/citation-style-language/schema/raw/master/csl-citation.json"}</w:instrText>
      </w:r>
      <w:r w:rsidR="00B97B13">
        <w:fldChar w:fldCharType="separate"/>
      </w:r>
      <w:r w:rsidR="00F85730" w:rsidRPr="00F85730">
        <w:rPr>
          <w:noProof/>
          <w:vertAlign w:val="superscript"/>
        </w:rPr>
        <w:t>42,43</w:t>
      </w:r>
      <w:r w:rsidR="00B97B13">
        <w:fldChar w:fldCharType="end"/>
      </w:r>
      <w:r w:rsidR="00B97B13">
        <w:t xml:space="preserve"> </w:t>
      </w:r>
      <w:r w:rsidR="00732A80">
        <w:t xml:space="preserve">These important findings have helped to </w:t>
      </w:r>
      <w:r w:rsidR="005D1B72">
        <w:t>place measures of autonomic dysfunction in a potentially clinically useful role. Given the low costs and risks associated with this measure (requires only ambulatory ECG), there is a</w:t>
      </w:r>
      <w:r w:rsidR="00732A80" w:rsidRPr="008D3BCA">
        <w:t xml:space="preserve"> pressing need </w:t>
      </w:r>
      <w:r w:rsidR="00732A80" w:rsidRPr="008D3BCA">
        <w:lastRenderedPageBreak/>
        <w:t xml:space="preserve">for </w:t>
      </w:r>
      <w:r w:rsidR="005D1B72">
        <w:t xml:space="preserve">more </w:t>
      </w:r>
      <w:r w:rsidR="00732A80" w:rsidRPr="008D3BCA">
        <w:t>translational research</w:t>
      </w:r>
      <w:r w:rsidR="005D1B72">
        <w:t xml:space="preserve"> in the area. Such technologies may ultimately reduce the need for invasive testing with coronary angiography as well as identify asymptomatic, high-risk individuals.</w:t>
      </w:r>
      <w:r w:rsidRPr="000E4045">
        <w:rPr>
          <w:noProof/>
          <w:u w:val="single"/>
        </w:rPr>
        <w:t xml:space="preserve"> </w:t>
      </w:r>
    </w:p>
    <w:p w14:paraId="3B78C4C0" w14:textId="3070A1AD" w:rsidR="0016258B" w:rsidRPr="007624C3" w:rsidRDefault="0016258B" w:rsidP="0016258B">
      <w:pPr>
        <w:rPr>
          <w:sz w:val="12"/>
          <w:szCs w:val="12"/>
        </w:rPr>
      </w:pPr>
    </w:p>
    <w:p w14:paraId="2320DCCF" w14:textId="215C2D9D" w:rsidR="0016258B" w:rsidRDefault="0016258B" w:rsidP="0016258B">
      <w:pPr>
        <w:pStyle w:val="Heading2"/>
      </w:pPr>
      <w:r>
        <w:t>B4. Clinical Implications and Utility of Measuring Autonomic Dysfunction</w:t>
      </w:r>
    </w:p>
    <w:p w14:paraId="3EC3A99F" w14:textId="2CC5A84E" w:rsidR="0016258B" w:rsidRPr="007624C3" w:rsidRDefault="0016258B" w:rsidP="0016258B">
      <w:pPr>
        <w:rPr>
          <w:sz w:val="12"/>
          <w:szCs w:val="12"/>
        </w:rPr>
      </w:pPr>
    </w:p>
    <w:p w14:paraId="589FE176" w14:textId="0C163E0F" w:rsidR="005A1153" w:rsidRDefault="005D1B72" w:rsidP="0016258B">
      <w:r>
        <w:t xml:space="preserve">Our research program will </w:t>
      </w:r>
      <w:r w:rsidR="00ED727C">
        <w:t>pursue clinical relevance for an HRV-based biomarker, and potentially help to fill an important gap that has prevented HRV from becoming a mainstream clinical test for cardiovascular disease diagnosis.</w:t>
      </w:r>
      <w:r w:rsidR="002E6B67">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2E6B67">
        <w:fldChar w:fldCharType="separate"/>
      </w:r>
      <w:r w:rsidR="00F85730" w:rsidRPr="00F85730">
        <w:rPr>
          <w:noProof/>
          <w:vertAlign w:val="superscript"/>
        </w:rPr>
        <w:t>22</w:t>
      </w:r>
      <w:r w:rsidR="002E6B67">
        <w:fldChar w:fldCharType="end"/>
      </w:r>
      <w:r w:rsidR="00ED727C">
        <w:t xml:space="preserve"> This potential is gaining momentum. Based on recent research findings,</w:t>
      </w:r>
      <w:r w:rsidR="00A4278C">
        <w:fldChar w:fldCharType="begin" w:fldLock="1"/>
      </w:r>
      <w:r w:rsidR="002E2291">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00A4278C">
        <w:fldChar w:fldCharType="separate"/>
      </w:r>
      <w:r w:rsidR="00A4278C" w:rsidRPr="00A4278C">
        <w:rPr>
          <w:noProof/>
          <w:vertAlign w:val="superscript"/>
        </w:rPr>
        <w:t>5</w:t>
      </w:r>
      <w:r w:rsidR="00A4278C">
        <w:fldChar w:fldCharType="end"/>
      </w:r>
      <w:r w:rsidR="00ED727C">
        <w:t xml:space="preserve"> HeartTrends was recently established as a company to offer </w:t>
      </w:r>
      <w:r w:rsidR="00ED727C" w:rsidRPr="00ED727C">
        <w:rPr>
          <w:i/>
          <w:iCs/>
        </w:rPr>
        <w:t>Dyx</w:t>
      </w:r>
      <w:r w:rsidR="00ED727C">
        <w:t xml:space="preserve"> as a clinical tool to risk-stratify individuals for CAD. Their work is only supported by small, industry-sponsored studies of non-invasive cardiac imaging however, and therefore not currently being utilized in most clinics. Our project will provide an independent evaluation of their </w:t>
      </w:r>
      <w:proofErr w:type="spellStart"/>
      <w:r w:rsidR="00ED727C">
        <w:t>metrix</w:t>
      </w:r>
      <w:proofErr w:type="spellEnd"/>
      <w:r w:rsidR="00ED727C">
        <w:t xml:space="preserve">, </w:t>
      </w:r>
      <w:r w:rsidR="00ED727C" w:rsidRPr="00ED727C">
        <w:rPr>
          <w:i/>
          <w:iCs/>
        </w:rPr>
        <w:t>Dyx</w:t>
      </w:r>
      <w:r w:rsidR="00ED727C">
        <w:t xml:space="preserve">, as a potentially measure of </w:t>
      </w:r>
      <w:r w:rsidR="00ED727C" w:rsidRPr="00ED727C">
        <w:rPr>
          <w:i/>
          <w:iCs/>
        </w:rPr>
        <w:t>obstructive CAD</w:t>
      </w:r>
      <w:r w:rsidR="00ED727C">
        <w:t xml:space="preserve"> as measured by </w:t>
      </w:r>
      <w:r w:rsidR="00ED727C" w:rsidRPr="00ED727C">
        <w:rPr>
          <w:i/>
          <w:iCs/>
        </w:rPr>
        <w:t>coronary angiography</w:t>
      </w:r>
      <w:r w:rsidR="00ED727C">
        <w:t>. This additional test of its clinical relevance may help evaluate its clinical potential</w:t>
      </w:r>
      <w:r w:rsidR="00F9755F">
        <w:t xml:space="preserve">; if we find that it is predictive, this may have widespread clinical implications when deciding who to send for coronary angiography. </w:t>
      </w:r>
      <w:r w:rsidR="00F9755F" w:rsidRPr="00F9755F">
        <w:rPr>
          <w:i/>
          <w:iCs/>
          <w:u w:val="single"/>
        </w:rPr>
        <w:t>Dyx</w:t>
      </w:r>
      <w:r w:rsidR="00F9755F" w:rsidRPr="00F9755F">
        <w:rPr>
          <w:u w:val="single"/>
        </w:rPr>
        <w:t xml:space="preserve"> is not solely a metric of </w:t>
      </w:r>
      <w:r w:rsidR="00F9755F">
        <w:rPr>
          <w:u w:val="single"/>
        </w:rPr>
        <w:t xml:space="preserve">obstructive </w:t>
      </w:r>
      <w:r w:rsidR="00F9755F" w:rsidRPr="00F9755F">
        <w:rPr>
          <w:u w:val="single"/>
        </w:rPr>
        <w:t>CAD risk, however.</w:t>
      </w:r>
      <w:r w:rsidR="00F9755F">
        <w:t xml:space="preserve"> It may also help measure the complex</w:t>
      </w:r>
      <w:r w:rsidR="001A7870">
        <w:t xml:space="preserve"> relationship between the heart and the brain</w:t>
      </w:r>
      <w:r w:rsidR="00F9755F">
        <w:t>, and explain stress-related microvascular disease dysfunction as well</w:t>
      </w:r>
      <w:r w:rsidR="00491E63">
        <w:t>.</w:t>
      </w:r>
      <w:r w:rsidR="002E6B67">
        <w:fldChar w:fldCharType="begin" w:fldLock="1"/>
      </w:r>
      <w:r w:rsidR="00F85730">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002E6B67">
        <w:fldChar w:fldCharType="separate"/>
      </w:r>
      <w:r w:rsidR="00F85730" w:rsidRPr="00F85730">
        <w:rPr>
          <w:noProof/>
          <w:vertAlign w:val="superscript"/>
        </w:rPr>
        <w:t>9</w:t>
      </w:r>
      <w:r w:rsidR="002E6B67">
        <w:fldChar w:fldCharType="end"/>
      </w:r>
      <w:r w:rsidR="00491E63">
        <w:t xml:space="preserve"> </w:t>
      </w:r>
      <w:r w:rsidR="00F9755F">
        <w:t xml:space="preserve">This is important because </w:t>
      </w:r>
      <w:r w:rsidR="000D7204">
        <w:t xml:space="preserve">studies showing low </w:t>
      </w:r>
      <w:r w:rsidR="000D7204">
        <w:rPr>
          <w:i/>
        </w:rPr>
        <w:t xml:space="preserve">Dyx </w:t>
      </w:r>
      <w:r w:rsidR="000D7204">
        <w:t xml:space="preserve">as predictive of abnormal </w:t>
      </w:r>
      <w:r w:rsidR="00F9755F">
        <w:t>myocardial perfusion imaging (MPI)</w:t>
      </w:r>
      <w:r w:rsidR="000D7204">
        <w:t>, including our own, are inherently limited</w:t>
      </w:r>
      <w:r w:rsidR="00F9755F">
        <w:t xml:space="preserve">: </w:t>
      </w:r>
      <w:r w:rsidR="000D7204">
        <w:t xml:space="preserve"> abnormal MPI</w:t>
      </w:r>
      <w:r w:rsidR="00CF1CB0">
        <w:t xml:space="preserve"> findings cannot distinguish between </w:t>
      </w:r>
      <w:r w:rsidR="000D7204">
        <w:t xml:space="preserve">the larger </w:t>
      </w:r>
      <w:r w:rsidR="00CF1CB0">
        <w:t xml:space="preserve">epicardial </w:t>
      </w:r>
      <w:r w:rsidR="000D7204">
        <w:t xml:space="preserve">coronary arteries </w:t>
      </w:r>
      <w:r w:rsidR="00CF1CB0">
        <w:t xml:space="preserve">and </w:t>
      </w:r>
      <w:r w:rsidR="000D7204">
        <w:t xml:space="preserve">smaller myocardial </w:t>
      </w:r>
      <w:r w:rsidR="00CF1CB0">
        <w:t>resistance vessels</w:t>
      </w:r>
      <w:r w:rsidR="00B44F9A">
        <w:t>.</w:t>
      </w:r>
      <w:r w:rsidR="00B44F9A">
        <w:fldChar w:fldCharType="begin" w:fldLock="1"/>
      </w:r>
      <w:r w:rsidR="00A4278C">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7,35&lt;/sup&gt;","plainTextFormattedCitation":"7,35","previouslyFormattedCitation":"&lt;sup&gt;7,35&lt;/sup&gt;"},"properties":{"noteIndex":0},"schema":"https://github.com/citation-style-language/schema/raw/master/csl-citation.json"}</w:instrText>
      </w:r>
      <w:r w:rsidR="00B44F9A">
        <w:fldChar w:fldCharType="separate"/>
      </w:r>
      <w:r w:rsidR="00F85730" w:rsidRPr="00F85730">
        <w:rPr>
          <w:noProof/>
          <w:vertAlign w:val="superscript"/>
        </w:rPr>
        <w:t>7,35</w:t>
      </w:r>
      <w:r w:rsidR="00B44F9A">
        <w:fldChar w:fldCharType="end"/>
      </w:r>
      <w:r w:rsidR="00756E5B">
        <w:t xml:space="preserve"> </w:t>
      </w:r>
      <w:r w:rsidR="00491E63" w:rsidRPr="00491E63">
        <w:rPr>
          <w:i/>
          <w:u w:val="single"/>
        </w:rPr>
        <w:t>Dyx</w:t>
      </w:r>
      <w:r w:rsidR="00F9755F">
        <w:rPr>
          <w:u w:val="single"/>
        </w:rPr>
        <w:t xml:space="preserve">, </w:t>
      </w:r>
      <w:r w:rsidR="00491E63" w:rsidRPr="00491E63">
        <w:rPr>
          <w:u w:val="single"/>
        </w:rPr>
        <w:t>as a marker for neurovisceral dysfunction</w:t>
      </w:r>
      <w:r w:rsidR="00F9755F">
        <w:rPr>
          <w:u w:val="single"/>
        </w:rPr>
        <w:t>,</w:t>
      </w:r>
      <w:r w:rsidR="00FB4DA2">
        <w:rPr>
          <w:u w:val="single"/>
        </w:rPr>
        <w:t xml:space="preserve"> </w:t>
      </w:r>
      <w:r w:rsidR="00041C8B">
        <w:rPr>
          <w:u w:val="single"/>
        </w:rPr>
        <w:t>may</w:t>
      </w:r>
      <w:r w:rsidR="00FB4DA2">
        <w:rPr>
          <w:u w:val="single"/>
        </w:rPr>
        <w:t xml:space="preserve"> </w:t>
      </w:r>
      <w:r w:rsidR="00F9755F">
        <w:rPr>
          <w:u w:val="single"/>
        </w:rPr>
        <w:t xml:space="preserve">also </w:t>
      </w:r>
      <w:r w:rsidR="00491E63" w:rsidRPr="00491E63">
        <w:rPr>
          <w:u w:val="single"/>
        </w:rPr>
        <w:t xml:space="preserve">shed light into the </w:t>
      </w:r>
      <w:r w:rsidR="00041C8B">
        <w:rPr>
          <w:u w:val="single"/>
        </w:rPr>
        <w:t>mechanism</w:t>
      </w:r>
      <w:r w:rsidR="00491E63" w:rsidRPr="00491E63">
        <w:rPr>
          <w:u w:val="single"/>
        </w:rPr>
        <w:t xml:space="preserve"> of </w:t>
      </w:r>
      <w:r w:rsidR="00041C8B">
        <w:rPr>
          <w:u w:val="single"/>
        </w:rPr>
        <w:t xml:space="preserve">increased </w:t>
      </w:r>
      <w:r w:rsidR="00491E63" w:rsidRPr="00491E63">
        <w:rPr>
          <w:u w:val="single"/>
        </w:rPr>
        <w:t>non-cardiac risk</w:t>
      </w:r>
      <w:r w:rsidR="00491E63">
        <w:t>.</w:t>
      </w:r>
      <w:r w:rsidR="00F9755F">
        <w:t xml:space="preserve"> As such, it may have potential in predicting psychiatric outcomes such as future depression,</w:t>
      </w:r>
      <w:r w:rsidR="002E2291">
        <w:fldChar w:fldCharType="begin" w:fldLock="1"/>
      </w:r>
      <w:r w:rsidR="002E2291">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44&lt;/sup&gt;","plainTextFormattedCitation":"44","previouslyFormattedCitation":"&lt;sup&gt;44&lt;/sup&gt;"},"properties":{"noteIndex":0},"schema":"https://github.com/citation-style-language/schema/raw/master/csl-citation.json"}</w:instrText>
      </w:r>
      <w:r w:rsidR="002E2291">
        <w:fldChar w:fldCharType="separate"/>
      </w:r>
      <w:r w:rsidR="002E2291" w:rsidRPr="002E2291">
        <w:rPr>
          <w:noProof/>
          <w:vertAlign w:val="superscript"/>
        </w:rPr>
        <w:t>44</w:t>
      </w:r>
      <w:r w:rsidR="002E2291">
        <w:fldChar w:fldCharType="end"/>
      </w:r>
      <w:r w:rsidR="00F9755F">
        <w:t xml:space="preserve"> as well as future cognitive decline.</w:t>
      </w:r>
      <w:r w:rsidR="002E2291">
        <w:fldChar w:fldCharType="begin" w:fldLock="1"/>
      </w:r>
      <w:r w:rsidR="006A6BD6">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45&lt;/sup&gt;","plainTextFormattedCitation":"45","previouslyFormattedCitation":"&lt;sup&gt;45&lt;/sup&gt;"},"properties":{"noteIndex":0},"schema":"https://github.com/citation-style-language/schema/raw/master/csl-citation.json"}</w:instrText>
      </w:r>
      <w:r w:rsidR="002E2291">
        <w:fldChar w:fldCharType="separate"/>
      </w:r>
      <w:r w:rsidR="002E2291" w:rsidRPr="002E2291">
        <w:rPr>
          <w:noProof/>
          <w:vertAlign w:val="superscript"/>
        </w:rPr>
        <w:t>45</w:t>
      </w:r>
      <w:r w:rsidR="002E2291">
        <w:fldChar w:fldCharType="end"/>
      </w:r>
    </w:p>
    <w:p w14:paraId="690214E3" w14:textId="63FAC176" w:rsidR="0016258B" w:rsidRPr="007624C3" w:rsidRDefault="0016258B" w:rsidP="0016258B">
      <w:pPr>
        <w:rPr>
          <w:sz w:val="12"/>
          <w:szCs w:val="12"/>
        </w:rPr>
      </w:pPr>
    </w:p>
    <w:p w14:paraId="141C0100" w14:textId="19A64529" w:rsidR="00041C8B" w:rsidRPr="0096276F" w:rsidRDefault="0016258B" w:rsidP="0064719F">
      <w:pPr>
        <w:pStyle w:val="NoSpacing"/>
        <w:ind w:left="360"/>
        <w:rPr>
          <w:b/>
        </w:rPr>
      </w:pPr>
      <w:r w:rsidRPr="0096276F">
        <w:rPr>
          <w:b/>
        </w:rPr>
        <w:t>C. INNOVATION</w:t>
      </w:r>
    </w:p>
    <w:p w14:paraId="1A587E3E" w14:textId="77777777" w:rsidR="00041C8B" w:rsidRPr="007624C3" w:rsidRDefault="00041C8B" w:rsidP="007624C3">
      <w:pPr>
        <w:pStyle w:val="NoSpacing"/>
        <w:ind w:left="0" w:firstLine="0"/>
        <w:rPr>
          <w:sz w:val="12"/>
          <w:szCs w:val="12"/>
        </w:rPr>
      </w:pPr>
    </w:p>
    <w:p w14:paraId="6C9E4F04" w14:textId="3C9B6DCA" w:rsidR="00B25308" w:rsidRDefault="006A6BD6" w:rsidP="0016258B">
      <w:pPr>
        <w:pStyle w:val="NoSpacing"/>
        <w:ind w:left="0" w:firstLine="0"/>
      </w:pPr>
      <w:r>
        <w:rPr>
          <w:noProof/>
          <w:u w:val="single"/>
        </w:rPr>
        <mc:AlternateContent>
          <mc:Choice Requires="wpg">
            <w:drawing>
              <wp:anchor distT="0" distB="0" distL="114300" distR="114300" simplePos="0" relativeHeight="251667456" behindDoc="1" locked="0" layoutInCell="1" allowOverlap="1" wp14:anchorId="4B729DD2" wp14:editId="0AB57F0B">
                <wp:simplePos x="0" y="0"/>
                <wp:positionH relativeFrom="column">
                  <wp:posOffset>5477315</wp:posOffset>
                </wp:positionH>
                <wp:positionV relativeFrom="paragraph">
                  <wp:posOffset>1541145</wp:posOffset>
                </wp:positionV>
                <wp:extent cx="1472352" cy="1213485"/>
                <wp:effectExtent l="0" t="0" r="0" b="0"/>
                <wp:wrapTight wrapText="bothSides">
                  <wp:wrapPolygon edited="0">
                    <wp:start x="1677" y="0"/>
                    <wp:lineTo x="1677" y="14468"/>
                    <wp:lineTo x="932" y="18085"/>
                    <wp:lineTo x="932" y="21024"/>
                    <wp:lineTo x="20500" y="21024"/>
                    <wp:lineTo x="20687" y="0"/>
                    <wp:lineTo x="1677" y="0"/>
                  </wp:wrapPolygon>
                </wp:wrapTight>
                <wp:docPr id="5" name="Group 5"/>
                <wp:cNvGraphicFramePr/>
                <a:graphic xmlns:a="http://schemas.openxmlformats.org/drawingml/2006/main">
                  <a:graphicData uri="http://schemas.microsoft.com/office/word/2010/wordprocessingGroup">
                    <wpg:wgp>
                      <wpg:cNvGrpSpPr/>
                      <wpg:grpSpPr>
                        <a:xfrm>
                          <a:off x="0" y="0"/>
                          <a:ext cx="1472352" cy="1213485"/>
                          <a:chOff x="-179509" y="0"/>
                          <a:chExt cx="1814350" cy="1494972"/>
                        </a:xfrm>
                      </wpg:grpSpPr>
                      <pic:pic xmlns:pic="http://schemas.openxmlformats.org/drawingml/2006/picture">
                        <pic:nvPicPr>
                          <pic:cNvPr id="7" name="Picture 7" descr="https://www.wearable-technologies.com/wp-content/uploads/2018/05/BioStamp-nPoint-2.png"/>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4795" cy="1184275"/>
                          </a:xfrm>
                          <a:prstGeom prst="rect">
                            <a:avLst/>
                          </a:prstGeom>
                          <a:noFill/>
                          <a:ln>
                            <a:noFill/>
                          </a:ln>
                        </pic:spPr>
                      </pic:pic>
                      <wps:wsp>
                        <wps:cNvPr id="2" name="Text Box 2"/>
                        <wps:cNvSpPr txBox="1"/>
                        <wps:spPr>
                          <a:xfrm>
                            <a:off x="-179509" y="1158240"/>
                            <a:ext cx="1814350" cy="336732"/>
                          </a:xfrm>
                          <a:prstGeom prst="rect">
                            <a:avLst/>
                          </a:prstGeom>
                          <a:noFill/>
                          <a:ln w="6350">
                            <a:noFill/>
                          </a:ln>
                        </wps:spPr>
                        <wps:txbx>
                          <w:txbxContent>
                            <w:p w14:paraId="48042FEA" w14:textId="431301A4" w:rsidR="00FA5829" w:rsidRPr="00926411" w:rsidRDefault="00FA5829" w:rsidP="006A6BD6">
                              <w:pPr>
                                <w:jc w:val="center"/>
                                <w:rPr>
                                  <w:b/>
                                </w:rPr>
                              </w:pPr>
                              <w:r w:rsidRPr="00926411">
                                <w:rPr>
                                  <w:b/>
                                </w:rPr>
                                <w:t xml:space="preserve">Figure </w:t>
                              </w:r>
                              <w:r w:rsidR="00EE21D0">
                                <w:rPr>
                                  <w:b/>
                                </w:rPr>
                                <w:t>2</w:t>
                              </w:r>
                              <w:r w:rsidRPr="00926411">
                                <w:rPr>
                                  <w:b/>
                                </w:rPr>
                                <w:t>. BioStam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729DD2" id="Group 5" o:spid="_x0000_s1029" style="position:absolute;margin-left:431.3pt;margin-top:121.35pt;width:115.95pt;height:95.55pt;z-index:-251649024;mso-width-relative:margin;mso-height-relative:margin" coordorigin="-1795" coordsize="18143,1494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">
                <v:shape id="Picture 7" o:spid="_x0000_s1030" type="#_x0000_t75" alt="https://www.wearable-technologies.com/wp-content/uploads/2018/05/BioStamp-nPoint-2.png" style="position:absolute;width:15347;height:118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">
                  <v:imagedata r:id="rId14" o:title="BioStamp-nPoint-2"/>
                </v:shape>
                <v:shape id="Text Box 2" o:spid="_x0000_s1031" type="#_x0000_t202" style="position:absolute;left:-1795;top:11582;width:18143;height:33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14:paraId="48042FEA" w14:textId="431301A4" w:rsidR="00FA5829" w:rsidRPr="00926411" w:rsidRDefault="00FA5829" w:rsidP="006A6BD6">
                        <w:pPr>
                          <w:jc w:val="center"/>
                          <w:rPr>
                            <w:b/>
                          </w:rPr>
                        </w:pPr>
                        <w:r w:rsidRPr="00926411">
                          <w:rPr>
                            <w:b/>
                          </w:rPr>
                          <w:t xml:space="preserve">Figure </w:t>
                        </w:r>
                        <w:r w:rsidR="00EE21D0">
                          <w:rPr>
                            <w:b/>
                          </w:rPr>
                          <w:t>2</w:t>
                        </w:r>
                        <w:r w:rsidRPr="00926411">
                          <w:rPr>
                            <w:b/>
                          </w:rPr>
                          <w:t>. BioStamp</w:t>
                        </w:r>
                      </w:p>
                    </w:txbxContent>
                  </v:textbox>
                </v:shape>
                <w10:wrap type="tight"/>
              </v:group>
            </w:pict>
          </mc:Fallback>
        </mc:AlternateContent>
      </w:r>
      <w:r w:rsidR="00F9755F">
        <w:t>Innovation is central to this proposal, which seeks to validate a new,</w:t>
      </w:r>
      <w:r w:rsidR="0016258B">
        <w:t xml:space="preserve"> low-cost ECG-based measure (</w:t>
      </w:r>
      <w:r w:rsidR="0016258B">
        <w:rPr>
          <w:i/>
        </w:rPr>
        <w:t>Dyx</w:t>
      </w:r>
      <w:r w:rsidR="0016258B">
        <w:t xml:space="preserve">) </w:t>
      </w:r>
      <w:r w:rsidR="00F9755F">
        <w:t>as an alternative diagnostic test for obstructive CAD. It may also</w:t>
      </w:r>
      <w:r w:rsidR="0016258B">
        <w:t xml:space="preserve"> provide a robust measure of autonomic regulation in disturbances of the neurocardiac axis</w:t>
      </w:r>
      <w:r w:rsidR="00F9755F">
        <w:t xml:space="preserve"> that has additional relevance to psychiatric and neurologic diseases</w:t>
      </w:r>
      <w:r w:rsidR="0016258B">
        <w:t>.</w:t>
      </w:r>
      <w:r w:rsidR="002A1B71">
        <w:t xml:space="preserve"> This is a paradigm shift towards metrics that have a focus on the brain-heart connection, </w:t>
      </w:r>
      <w:r w:rsidR="00F9755F">
        <w:t>as opposed to focused tests on anatomy or self-reported symptoms. This new way of seeing IHD as connected to the neurocardiac axis may lead to c</w:t>
      </w:r>
      <w:r w:rsidR="002A1B71">
        <w:t xml:space="preserve">linical practice </w:t>
      </w:r>
      <w:r w:rsidR="00F9755F">
        <w:t>changes in disease management as well</w:t>
      </w:r>
      <w:r w:rsidR="002A1B71">
        <w:t>.</w:t>
      </w:r>
      <w:r w:rsidR="00F9755F">
        <w:t xml:space="preserve"> For example, it may promote stress management and exercise therapy in management of IHD.</w:t>
      </w:r>
      <w:r>
        <w:fldChar w:fldCharType="begin" w:fldLock="1"/>
      </w:r>
      <w:r w:rsidR="0016248C">
        <w:instrText>ADDIN CSL_CITATION {"citationItems":[{"id":"ITEM-1","itemData":{"DOI":"10.1161/circoutcomes.112.967406","ISSN":"1941-7713","abstract":"Background���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0.92; P =0.025). The TM group also showed a 24% risk reduction in the secondary end point (hazard ratio, 0.76; 95% confidence interval, 0.51���0.1.13; P =0.17). There were reductions of 4.9 mmHg in systolic blood pressure (95% confidence interval ���8.3 to ���1.5 mmHg; P =0.01) and anger expression ( P &lt;0.05 for all scales). Adherence was associated with survival. Conclusions��� A selected mind���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46&lt;/sup&gt;","plainTextFormattedCitation":"46","previouslyFormattedCitation":"&lt;sup&gt;46&lt;/sup&gt;"},"properties":{"noteIndex":0},"schema":"https://github.com/citation-style-language/schema/raw/master/csl-citation.json"}</w:instrText>
      </w:r>
      <w:r>
        <w:fldChar w:fldCharType="separate"/>
      </w:r>
      <w:r w:rsidRPr="006A6BD6">
        <w:rPr>
          <w:noProof/>
          <w:vertAlign w:val="superscript"/>
        </w:rPr>
        <w:t>46</w:t>
      </w:r>
      <w:r>
        <w:fldChar w:fldCharType="end"/>
      </w:r>
      <w:r w:rsidR="0016258B">
        <w:t xml:space="preserve"> </w:t>
      </w:r>
      <w:r w:rsidR="0016258B">
        <w:rPr>
          <w:i/>
        </w:rPr>
        <w:t>Dyx</w:t>
      </w:r>
      <w:r w:rsidR="0016258B">
        <w:t xml:space="preserve"> </w:t>
      </w:r>
      <w:r w:rsidR="00F9755F">
        <w:t>is relatively new and unexplored compared to other</w:t>
      </w:r>
      <w:r w:rsidR="0016258B">
        <w:t xml:space="preserve"> HRV indices. </w:t>
      </w:r>
      <w:r w:rsidR="00F9755F">
        <w:t xml:space="preserve">For the first time, we are also taking into close consideration the </w:t>
      </w:r>
      <w:r w:rsidR="0016258B">
        <w:t xml:space="preserve"> time of day</w:t>
      </w:r>
      <w:r w:rsidR="00F9755F">
        <w:t xml:space="preserve"> when measuring HRV</w:t>
      </w:r>
      <w:r w:rsidR="00B25308">
        <w:t>.</w:t>
      </w:r>
      <w:r w:rsidR="0016248C" w:rsidRPr="0016248C">
        <w:t xml:space="preserve"> </w:t>
      </w:r>
      <w:r w:rsidR="0016248C">
        <w:fldChar w:fldCharType="begin" w:fldLock="1"/>
      </w:r>
      <w:r w:rsidR="0016248C">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2,47&lt;/sup&gt;","plainTextFormattedCitation":"42,47","previouslyFormattedCitation":"&lt;sup&gt;42,47&lt;/sup&gt;"},"properties":{"noteIndex":0},"schema":"https://github.com/citation-style-language/schema/raw/master/csl-citation.json"}</w:instrText>
      </w:r>
      <w:r w:rsidR="0016248C">
        <w:fldChar w:fldCharType="separate"/>
      </w:r>
      <w:r w:rsidR="0016248C" w:rsidRPr="0016248C">
        <w:rPr>
          <w:noProof/>
          <w:vertAlign w:val="superscript"/>
        </w:rPr>
        <w:t>42,47</w:t>
      </w:r>
      <w:r w:rsidR="0016248C">
        <w:fldChar w:fldCharType="end"/>
      </w:r>
      <w:r w:rsidR="00B25308">
        <w:t xml:space="preserve"> Most previous studies, on the other hand, do not evaluate this at all, or average all of the HRV metrics over and entire 24 hour period.</w:t>
      </w:r>
      <w:r w:rsidR="0016248C">
        <w:fldChar w:fldCharType="begin" w:fldLock="1"/>
      </w:r>
      <w:r w:rsidR="002E01EF">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5,48,49&lt;/sup&gt;","plainTextFormattedCitation":"35,48,49","previouslyFormattedCitation":"&lt;sup&gt;35,48,49&lt;/sup&gt;"},"properties":{"noteIndex":0},"schema":"https://github.com/citation-style-language/schema/raw/master/csl-citation.json"}</w:instrText>
      </w:r>
      <w:r w:rsidR="0016248C">
        <w:fldChar w:fldCharType="separate"/>
      </w:r>
      <w:r w:rsidR="0016248C" w:rsidRPr="0016248C">
        <w:rPr>
          <w:noProof/>
          <w:vertAlign w:val="superscript"/>
        </w:rPr>
        <w:t>35,48,49</w:t>
      </w:r>
      <w:r w:rsidR="0016248C">
        <w:fldChar w:fldCharType="end"/>
      </w:r>
    </w:p>
    <w:p w14:paraId="7A1B201B" w14:textId="189DD576" w:rsidR="002E2291" w:rsidRPr="001D056A" w:rsidRDefault="002E2291" w:rsidP="002E2291">
      <w:pPr>
        <w:pStyle w:val="NoSpacing"/>
        <w:ind w:left="0" w:firstLine="0"/>
        <w:rPr>
          <w:sz w:val="12"/>
          <w:szCs w:val="12"/>
        </w:rPr>
      </w:pPr>
    </w:p>
    <w:p w14:paraId="39FC12B8" w14:textId="74F6EEC6" w:rsidR="00B25308" w:rsidRDefault="002E2291" w:rsidP="002E2291">
      <w:pPr>
        <w:pStyle w:val="NoSpacing"/>
        <w:ind w:left="0" w:firstLine="0"/>
      </w:pPr>
      <w:r>
        <w:t>T</w:t>
      </w:r>
      <w:r w:rsidR="00B25308">
        <w:t>he technology utilized for this study is also cutting edge and more easily collected in clinical settings than previous methods. We will utilize</w:t>
      </w:r>
      <w:r w:rsidR="0016258B">
        <w:t xml:space="preserve"> the Bio</w:t>
      </w:r>
      <w:r w:rsidR="0066300E">
        <w:t>S</w:t>
      </w:r>
      <w:r w:rsidR="0016258B">
        <w:t>tamp patch</w:t>
      </w:r>
      <w:r w:rsidR="006A6BD6">
        <w:t xml:space="preserve"> (</w:t>
      </w:r>
      <w:r w:rsidR="006A6BD6" w:rsidRPr="006A6BD6">
        <w:rPr>
          <w:b/>
        </w:rPr>
        <w:t xml:space="preserve">Figure </w:t>
      </w:r>
      <w:r w:rsidR="00EE21D0">
        <w:rPr>
          <w:b/>
        </w:rPr>
        <w:t>2</w:t>
      </w:r>
      <w:r w:rsidR="006A6BD6">
        <w:t>)</w:t>
      </w:r>
      <w:r w:rsidR="0016258B">
        <w:t xml:space="preserve">, </w:t>
      </w:r>
      <w:r w:rsidR="00B25308">
        <w:t xml:space="preserve">which has a much lower patient burden than traditional Holter monitoring (smaller than a credit card). </w:t>
      </w:r>
    </w:p>
    <w:p w14:paraId="3C7FF198" w14:textId="18330DD4" w:rsidR="002E2291" w:rsidRPr="001D056A" w:rsidRDefault="002E2291" w:rsidP="002E2291">
      <w:pPr>
        <w:pStyle w:val="NoSpacing"/>
        <w:ind w:left="0" w:firstLine="0"/>
        <w:rPr>
          <w:sz w:val="12"/>
          <w:szCs w:val="12"/>
        </w:rPr>
      </w:pPr>
    </w:p>
    <w:p w14:paraId="50FD4A38" w14:textId="1430AF03" w:rsidR="0066300E" w:rsidRDefault="00B25308" w:rsidP="002E2291">
      <w:pPr>
        <w:pStyle w:val="NoSpacing"/>
        <w:ind w:left="0" w:firstLine="0"/>
      </w:pPr>
      <w:r>
        <w:t xml:space="preserve">Our study design also allows us to </w:t>
      </w:r>
      <w:proofErr w:type="spellStart"/>
      <w:r>
        <w:t>achive</w:t>
      </w:r>
      <w:proofErr w:type="spellEnd"/>
      <w:r>
        <w:t xml:space="preserve"> breakthrough in the assessment of Dyx; as opposed to previous studies, we can now evaluate its predictive potential with </w:t>
      </w:r>
      <w:proofErr w:type="spellStart"/>
      <w:r w:rsidR="0016258B" w:rsidRPr="004C5C66">
        <w:rPr>
          <w:u w:val="single"/>
        </w:rPr>
        <w:t>with</w:t>
      </w:r>
      <w:proofErr w:type="spellEnd"/>
      <w:r w:rsidR="0016258B" w:rsidRPr="004C5C66">
        <w:rPr>
          <w:u w:val="single"/>
        </w:rPr>
        <w:t xml:space="preserve"> coronary angiography findings</w:t>
      </w:r>
      <w:r w:rsidR="0016258B">
        <w:t>.</w:t>
      </w:r>
      <w:r>
        <w:t xml:space="preserve"> Future studies (may be included in</w:t>
      </w:r>
      <w:r w:rsidR="00301E47">
        <w:t xml:space="preserve"> </w:t>
      </w:r>
      <w:r>
        <w:t xml:space="preserve">K23) may also evaluate the relationship of </w:t>
      </w:r>
      <w:r w:rsidRPr="00B25308">
        <w:rPr>
          <w:i/>
          <w:iCs/>
        </w:rPr>
        <w:t>Dyx</w:t>
      </w:r>
      <w:r>
        <w:t xml:space="preserve"> with secondary clinical outcomes.</w:t>
      </w:r>
      <w:r w:rsidR="0016258B">
        <w:t xml:space="preserve"> </w:t>
      </w:r>
      <w:r>
        <w:t xml:space="preserve">Additional evaluation of </w:t>
      </w:r>
      <w:r w:rsidR="0066300E">
        <w:rPr>
          <w:i/>
        </w:rPr>
        <w:t>Dyx</w:t>
      </w:r>
      <w:r w:rsidR="0066300E">
        <w:t xml:space="preserve"> </w:t>
      </w:r>
      <w:r>
        <w:t>with depression and cognitive function will be the first studies of their kind</w:t>
      </w:r>
      <w:r w:rsidR="0066300E">
        <w:t xml:space="preserve">. </w:t>
      </w:r>
      <w:r>
        <w:t>It</w:t>
      </w:r>
      <w:r w:rsidR="004C5C66">
        <w:t xml:space="preserve"> will lead to better a mechanistic understanding of the neurocardiac axis, </w:t>
      </w:r>
      <w:r>
        <w:t>and future work may help to evaluate non-cardiac outcomes such as depression</w:t>
      </w:r>
      <w:r w:rsidR="0066300E">
        <w:t>.</w:t>
      </w:r>
      <w:r w:rsidR="0066300E" w:rsidRPr="0066300E">
        <w:t xml:space="preserve"> </w:t>
      </w:r>
      <w:r w:rsidR="0066300E">
        <w:t xml:space="preserve">Overall, </w:t>
      </w:r>
      <w:r>
        <w:t xml:space="preserve">our rigorous, holistic evaluation of </w:t>
      </w:r>
      <w:r w:rsidR="0066300E">
        <w:rPr>
          <w:i/>
        </w:rPr>
        <w:t>Dyx</w:t>
      </w:r>
      <w:r w:rsidR="0066300E">
        <w:t xml:space="preserve"> will </w:t>
      </w:r>
      <w:r>
        <w:t xml:space="preserve">help provide critical assessment of its value in IHD </w:t>
      </w:r>
      <w:r w:rsidR="0066300E">
        <w:t xml:space="preserve">risk prediction </w:t>
      </w:r>
      <w:r>
        <w:t xml:space="preserve">and evaluation of </w:t>
      </w:r>
      <w:r w:rsidR="006D5B4F">
        <w:t>neuropsychological pathology.</w:t>
      </w:r>
    </w:p>
    <w:p w14:paraId="116D3EC4" w14:textId="2FCB12D0" w:rsidR="0016258B" w:rsidRPr="007624C3" w:rsidRDefault="0016258B" w:rsidP="0008149B">
      <w:pPr>
        <w:pStyle w:val="Heading1"/>
        <w:rPr>
          <w:sz w:val="12"/>
          <w:szCs w:val="12"/>
        </w:rPr>
      </w:pPr>
    </w:p>
    <w:p w14:paraId="4F8885E1" w14:textId="4FBDB91B" w:rsidR="00571322" w:rsidRPr="0008149B" w:rsidRDefault="00740908" w:rsidP="0008149B">
      <w:pPr>
        <w:pStyle w:val="Heading1"/>
      </w:pPr>
      <w:r w:rsidRPr="0008149B">
        <w:t xml:space="preserve">D. </w:t>
      </w:r>
      <w:r w:rsidR="00571322" w:rsidRPr="0008149B">
        <w:t>APPROACH</w:t>
      </w:r>
    </w:p>
    <w:p w14:paraId="325DFBFE" w14:textId="3E6BFBBD" w:rsidR="00740908" w:rsidRPr="007624C3" w:rsidRDefault="00740908" w:rsidP="0008149B">
      <w:pPr>
        <w:pStyle w:val="NoSpacing"/>
        <w:ind w:left="0" w:firstLine="0"/>
        <w:rPr>
          <w:sz w:val="12"/>
          <w:szCs w:val="12"/>
        </w:rPr>
      </w:pPr>
    </w:p>
    <w:p w14:paraId="56EF20CE" w14:textId="3B5280C5" w:rsidR="00414841" w:rsidRPr="0008149B" w:rsidRDefault="00542240" w:rsidP="0008149B">
      <w:pPr>
        <w:pStyle w:val="Heading2"/>
      </w:pPr>
      <w:r w:rsidRPr="0008149B">
        <w:t>D</w:t>
      </w:r>
      <w:r w:rsidR="00983CB7">
        <w:t>1</w:t>
      </w:r>
      <w:r w:rsidRPr="0008149B">
        <w:t xml:space="preserve">. </w:t>
      </w:r>
      <w:r w:rsidR="00DD1563" w:rsidRPr="0008149B">
        <w:t xml:space="preserve">Study </w:t>
      </w:r>
      <w:r w:rsidR="00E02242">
        <w:t>Overview</w:t>
      </w:r>
    </w:p>
    <w:p w14:paraId="3270D58C" w14:textId="1FD91335" w:rsidR="00542240" w:rsidRPr="007624C3" w:rsidRDefault="00542240" w:rsidP="0008149B">
      <w:pPr>
        <w:pStyle w:val="NoSpacing"/>
        <w:ind w:left="0" w:firstLine="0"/>
        <w:rPr>
          <w:sz w:val="12"/>
          <w:szCs w:val="12"/>
        </w:rPr>
      </w:pPr>
    </w:p>
    <w:p w14:paraId="5B5BCF71" w14:textId="3F2F30C2" w:rsidR="00C16F9A" w:rsidRDefault="00C16F9A" w:rsidP="0008149B">
      <w:pPr>
        <w:pStyle w:val="NoSpacing"/>
        <w:ind w:left="0" w:firstLine="0"/>
      </w:pPr>
      <w:r>
        <w:t>This training grant proposes an ancillary study on an ongoing prospective registry of patients undergoing cardiac catherization, the Emory Cardiovascular Biobank (</w:t>
      </w:r>
      <w:proofErr w:type="spellStart"/>
      <w:r>
        <w:t>EmCAB</w:t>
      </w:r>
      <w:proofErr w:type="spellEnd"/>
      <w:r w:rsidR="00D96BCE">
        <w:t>, PI Quyyumi</w:t>
      </w:r>
      <w:r>
        <w:t xml:space="preserve">) </w:t>
      </w:r>
      <w:r w:rsidRPr="00542240">
        <w:rPr>
          <w:rFonts w:ascii="Calibri" w:hAnsi="Calibri" w:cs="Calibri"/>
        </w:rPr>
        <w:t>﻿</w:t>
      </w:r>
      <w:r w:rsidRPr="00542240">
        <w:t>which was established to identify novel factors associated with the pathobiological process and</w:t>
      </w:r>
      <w:r>
        <w:t xml:space="preserve"> treatment of cardiovascular disease.</w:t>
      </w:r>
      <w:r>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fldChar w:fldCharType="separate"/>
      </w:r>
      <w:r w:rsidR="00F85730" w:rsidRPr="00F85730">
        <w:rPr>
          <w:noProof/>
          <w:vertAlign w:val="superscript"/>
        </w:rPr>
        <w:t>18</w:t>
      </w:r>
      <w:r>
        <w:fldChar w:fldCharType="end"/>
      </w:r>
      <w:r>
        <w:t xml:space="preserve"> The </w:t>
      </w:r>
      <w:proofErr w:type="spellStart"/>
      <w:r>
        <w:t>EmCAB</w:t>
      </w:r>
      <w:proofErr w:type="spellEnd"/>
      <w:r>
        <w:t xml:space="preserve"> is enriched for patients with high suspicion for obstructive CAD, which provides ample statistical power for studies of risk prediction. The registry has over 7</w:t>
      </w:r>
      <w:r w:rsidR="00B25308">
        <w:t>,</w:t>
      </w:r>
      <w:r>
        <w:t>000 unique patients from three</w:t>
      </w:r>
      <w:r w:rsidR="001765B2">
        <w:t xml:space="preserve"> Atlanta-based sites in the </w:t>
      </w:r>
      <w:r>
        <w:t>Emory University Hospital</w:t>
      </w:r>
      <w:r w:rsidR="007D55DA">
        <w:t xml:space="preserve"> system</w:t>
      </w:r>
      <w:r w:rsidRPr="00C20B10">
        <w:t xml:space="preserve">. </w:t>
      </w:r>
      <w:r>
        <w:t xml:space="preserve">The </w:t>
      </w:r>
      <w:proofErr w:type="spellStart"/>
      <w:r>
        <w:t>EmCAB</w:t>
      </w:r>
      <w:proofErr w:type="spellEnd"/>
      <w:r>
        <w:t xml:space="preserve"> has ongoing enrollment (10-20 patients per week), with </w:t>
      </w:r>
      <w:r w:rsidR="008F4BB6">
        <w:rPr>
          <w:noProof/>
          <w:sz w:val="12"/>
          <w:szCs w:val="12"/>
        </w:rPr>
        <w:lastRenderedPageBreak/>
        <mc:AlternateContent>
          <mc:Choice Requires="wpg">
            <w:drawing>
              <wp:anchor distT="0" distB="0" distL="114300" distR="114300" simplePos="0" relativeHeight="251661312" behindDoc="1" locked="0" layoutInCell="1" allowOverlap="1" wp14:anchorId="1BA6FB62" wp14:editId="040B55C2">
                <wp:simplePos x="0" y="0"/>
                <wp:positionH relativeFrom="column">
                  <wp:posOffset>5082589</wp:posOffset>
                </wp:positionH>
                <wp:positionV relativeFrom="paragraph">
                  <wp:posOffset>0</wp:posOffset>
                </wp:positionV>
                <wp:extent cx="1835150" cy="2042160"/>
                <wp:effectExtent l="0" t="0" r="0" b="0"/>
                <wp:wrapTight wrapText="bothSides">
                  <wp:wrapPolygon edited="0">
                    <wp:start x="3588" y="0"/>
                    <wp:lineTo x="3588" y="17194"/>
                    <wp:lineTo x="1345" y="18269"/>
                    <wp:lineTo x="747" y="18672"/>
                    <wp:lineTo x="747" y="21224"/>
                    <wp:lineTo x="20778" y="21224"/>
                    <wp:lineTo x="21077" y="18806"/>
                    <wp:lineTo x="20479" y="18403"/>
                    <wp:lineTo x="16891" y="17194"/>
                    <wp:lineTo x="16891" y="0"/>
                    <wp:lineTo x="3588" y="0"/>
                  </wp:wrapPolygon>
                </wp:wrapTight>
                <wp:docPr id="8" name="Group 8"/>
                <wp:cNvGraphicFramePr/>
                <a:graphic xmlns:a="http://schemas.openxmlformats.org/drawingml/2006/main">
                  <a:graphicData uri="http://schemas.microsoft.com/office/word/2010/wordprocessingGroup">
                    <wpg:wgp>
                      <wpg:cNvGrpSpPr/>
                      <wpg:grpSpPr>
                        <a:xfrm>
                          <a:off x="0" y="0"/>
                          <a:ext cx="1835150" cy="2042160"/>
                          <a:chOff x="-170449" y="41369"/>
                          <a:chExt cx="2217780" cy="2425199"/>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230818" y="41369"/>
                            <a:ext cx="1322714" cy="2062291"/>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170449" y="2066336"/>
                            <a:ext cx="2217780" cy="400232"/>
                          </a:xfrm>
                          <a:prstGeom prst="rect">
                            <a:avLst/>
                          </a:prstGeom>
                          <a:noFill/>
                          <a:ln w="6350">
                            <a:noFill/>
                          </a:ln>
                        </wps:spPr>
                        <wps:txbx>
                          <w:txbxContent>
                            <w:p w14:paraId="1908FAAB" w14:textId="2D07CA1B" w:rsidR="00FA5829" w:rsidRPr="00441360" w:rsidRDefault="00FA5829" w:rsidP="00926411">
                              <w:pPr>
                                <w:jc w:val="center"/>
                                <w:rPr>
                                  <w:b/>
                                </w:rPr>
                              </w:pPr>
                              <w:r w:rsidRPr="00441360">
                                <w:rPr>
                                  <w:b/>
                                </w:rPr>
                                <w:t xml:space="preserve">Figure </w:t>
                              </w:r>
                              <w:r w:rsidR="00EE21D0">
                                <w:rPr>
                                  <w:b/>
                                </w:rPr>
                                <w:t>3</w:t>
                              </w:r>
                              <w:r w:rsidRPr="00441360">
                                <w:rPr>
                                  <w:b/>
                                </w:rPr>
                                <w:t>. Specific Ai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A6FB62" id="Group 8" o:spid="_x0000_s1032" style="position:absolute;margin-left:400.2pt;margin-top:0;width:144.5pt;height:160.8pt;z-index:-251655168;mso-width-relative:margin;mso-height-relative:margin" coordorigin="-1704,413" coordsize="22177,242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">
                <v:shape id="Picture 4" o:spid="_x0000_s1033" type="#_x0000_t75" style="position:absolute;left:2308;top:413;width:13227;height:206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">
                  <v:imagedata r:id="rId16" o:title=""/>
                </v:shape>
                <v:shape id="Text Box 6" o:spid="_x0000_s1034" type="#_x0000_t202" style="position:absolute;left:-1704;top:20663;width:22177;height:4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" filled="f" stroked="f" strokeweight=".5pt">
                  <v:textbox>
                    <w:txbxContent>
                      <w:p w14:paraId="1908FAAB" w14:textId="2D07CA1B" w:rsidR="00FA5829" w:rsidRPr="00441360" w:rsidRDefault="00FA5829" w:rsidP="00926411">
                        <w:pPr>
                          <w:jc w:val="center"/>
                          <w:rPr>
                            <w:b/>
                          </w:rPr>
                        </w:pPr>
                        <w:r w:rsidRPr="00441360">
                          <w:rPr>
                            <w:b/>
                          </w:rPr>
                          <w:t xml:space="preserve">Figure </w:t>
                        </w:r>
                        <w:r w:rsidR="00EE21D0">
                          <w:rPr>
                            <w:b/>
                          </w:rPr>
                          <w:t>3</w:t>
                        </w:r>
                        <w:r w:rsidRPr="00441360">
                          <w:rPr>
                            <w:b/>
                          </w:rPr>
                          <w:t>. Specific Aims</w:t>
                        </w:r>
                      </w:p>
                    </w:txbxContent>
                  </v:textbox>
                </v:shape>
                <w10:wrap type="tight"/>
              </v:group>
            </w:pict>
          </mc:Fallback>
        </mc:AlternateContent>
      </w:r>
      <w:r>
        <w:t xml:space="preserve">established facilities, staff, and data collection mechanisms in place, and has IRB approval for future research that includes analysis of de-identified data. </w:t>
      </w:r>
      <w:r w:rsidRPr="007961A0">
        <w:rPr>
          <w:b/>
        </w:rPr>
        <w:t xml:space="preserve">Figure </w:t>
      </w:r>
      <w:r w:rsidR="00EE21D0">
        <w:rPr>
          <w:b/>
        </w:rPr>
        <w:t>3</w:t>
      </w:r>
      <w:r>
        <w:t xml:space="preserve"> shows an overview of the </w:t>
      </w:r>
      <w:r w:rsidR="00B25308">
        <w:t xml:space="preserve">scientific basis of the </w:t>
      </w:r>
      <w:r>
        <w:t>proposed aims</w:t>
      </w:r>
      <w:r w:rsidR="00EE21D0">
        <w:t xml:space="preserve">. </w:t>
      </w:r>
      <w:r w:rsidR="00EE21D0" w:rsidRPr="00EE21D0">
        <w:rPr>
          <w:color w:val="1F4E79" w:themeColor="accent5" w:themeShade="80"/>
        </w:rPr>
        <w:t xml:space="preserve">The ECG data needed to calculate </w:t>
      </w:r>
      <w:r w:rsidR="00EE21D0" w:rsidRPr="00EE21D0">
        <w:rPr>
          <w:i/>
          <w:color w:val="1F4E79" w:themeColor="accent5" w:themeShade="80"/>
        </w:rPr>
        <w:t xml:space="preserve">Dyx </w:t>
      </w:r>
      <w:r w:rsidR="00EE21D0" w:rsidRPr="00EE21D0">
        <w:rPr>
          <w:color w:val="1F4E79" w:themeColor="accent5" w:themeShade="80"/>
        </w:rPr>
        <w:t xml:space="preserve">will be added as an ancillary study using the existing study team. </w:t>
      </w:r>
      <w:r w:rsidR="00C514DF">
        <w:rPr>
          <w:color w:val="1F4E79" w:themeColor="accent5" w:themeShade="80"/>
        </w:rPr>
        <w:t xml:space="preserve">The current coordinator will apply the patch and retrieve the data. Processing of HRV is automatic and will be available from the </w:t>
      </w:r>
      <w:proofErr w:type="spellStart"/>
      <w:r w:rsidR="00C514DF">
        <w:rPr>
          <w:color w:val="1F4E79" w:themeColor="accent5" w:themeShade="80"/>
        </w:rPr>
        <w:t>Biostamp</w:t>
      </w:r>
      <w:proofErr w:type="spellEnd"/>
      <w:r w:rsidR="00C514DF">
        <w:rPr>
          <w:color w:val="1F4E79" w:themeColor="accent5" w:themeShade="80"/>
        </w:rPr>
        <w:t xml:space="preserve"> software suite.</w:t>
      </w:r>
    </w:p>
    <w:p w14:paraId="76D9BBE6" w14:textId="7EEB7EEA" w:rsidR="00C00555" w:rsidRPr="007624C3" w:rsidRDefault="00C00555" w:rsidP="0008149B">
      <w:pPr>
        <w:pStyle w:val="NoSpacing"/>
        <w:ind w:left="0" w:firstLine="0"/>
        <w:rPr>
          <w:sz w:val="12"/>
          <w:szCs w:val="12"/>
        </w:rPr>
      </w:pPr>
    </w:p>
    <w:p w14:paraId="7EA241B8" w14:textId="714AF342" w:rsidR="00ED1A04" w:rsidRPr="00D445BD" w:rsidRDefault="00D445BD" w:rsidP="0008149B">
      <w:pPr>
        <w:pStyle w:val="Heading1"/>
      </w:pPr>
      <w:r w:rsidRPr="00D445BD">
        <w:t>D</w:t>
      </w:r>
      <w:r w:rsidR="00983CB7">
        <w:t>2</w:t>
      </w:r>
      <w:r w:rsidRPr="00D445BD">
        <w:t xml:space="preserve">. </w:t>
      </w:r>
      <w:r w:rsidR="00ED1A04" w:rsidRPr="00D445BD">
        <w:t>Study Population</w:t>
      </w:r>
    </w:p>
    <w:p w14:paraId="6247F7F6" w14:textId="77777777" w:rsidR="00020F56" w:rsidRPr="007624C3" w:rsidRDefault="00020F56" w:rsidP="0008149B">
      <w:pPr>
        <w:pStyle w:val="NoSpacing"/>
        <w:ind w:left="0" w:firstLine="0"/>
        <w:rPr>
          <w:sz w:val="12"/>
          <w:szCs w:val="12"/>
        </w:rPr>
      </w:pPr>
    </w:p>
    <w:p w14:paraId="43C56B8B" w14:textId="2CA6EFB7" w:rsidR="00C16F9A" w:rsidRDefault="00C16F9A" w:rsidP="00C16F9A">
      <w:pPr>
        <w:pStyle w:val="NoSpacing"/>
        <w:ind w:left="0" w:firstLine="0"/>
      </w:pPr>
      <w:r>
        <w:t xml:space="preserve">The </w:t>
      </w:r>
      <w:proofErr w:type="spellStart"/>
      <w:r>
        <w:t>EmCAB</w:t>
      </w:r>
      <w:proofErr w:type="spellEnd"/>
      <w:r>
        <w:t xml:space="preserve"> has </w:t>
      </w:r>
      <w:r w:rsidR="00CA7FDA">
        <w:t>assessed</w:t>
      </w:r>
      <w:r>
        <w:t xml:space="preserve"> approximately 3</w:t>
      </w:r>
      <w:r w:rsidR="00CA7FDA">
        <w:t>,</w:t>
      </w:r>
      <w:r>
        <w:t>000 major cardiovascular events thus far</w:t>
      </w:r>
      <w:r w:rsidR="00CA7FDA">
        <w:t>.</w:t>
      </w:r>
      <w:r w:rsidR="002E01EF">
        <w:fldChar w:fldCharType="begin" w:fldLock="1"/>
      </w:r>
      <w:r w:rsidR="002E01EF">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4&lt;/sup&gt;","plainTextFormattedCitation":"14","previouslyFormattedCitation":"&lt;sup&gt;14&lt;/sup&gt;"},"properties":{"noteIndex":0},"schema":"https://github.com/citation-style-language/schema/raw/master/csl-citation.json"}</w:instrText>
      </w:r>
      <w:r w:rsidR="002E01EF">
        <w:fldChar w:fldCharType="separate"/>
      </w:r>
      <w:r w:rsidR="002E01EF" w:rsidRPr="002E01EF">
        <w:rPr>
          <w:noProof/>
          <w:vertAlign w:val="superscript"/>
        </w:rPr>
        <w:t>14</w:t>
      </w:r>
      <w:r w:rsidR="002E01EF">
        <w:fldChar w:fldCharType="end"/>
      </w:r>
      <w:r w:rsidR="00631109">
        <w:t xml:space="preserve"> </w:t>
      </w:r>
      <w:r w:rsidR="00CA7FDA">
        <w:t>It also</w:t>
      </w:r>
      <w:r>
        <w:t xml:space="preserve"> </w:t>
      </w:r>
      <w:r w:rsidR="00CA7FDA">
        <w:t>evaluates</w:t>
      </w:r>
      <w:r w:rsidR="001765B2">
        <w:t xml:space="preserve"> additional biomarker</w:t>
      </w:r>
      <w:r w:rsidR="00CA7FDA">
        <w:t>s</w:t>
      </w:r>
      <w:r w:rsidR="001765B2">
        <w:t xml:space="preserve"> </w:t>
      </w:r>
      <w:r w:rsidR="00CA7FDA">
        <w:t xml:space="preserve">for inflammation, cardiac injury, and genetics, with the </w:t>
      </w:r>
      <w:r w:rsidR="00CA7FDA" w:rsidRPr="00CA7FDA">
        <w:t>goal of predicting CVD outcomes</w:t>
      </w:r>
      <w:r w:rsidR="001765B2" w:rsidRPr="00CA7FDA">
        <w:t>.</w:t>
      </w:r>
      <w:r w:rsidR="002E01EF">
        <w:fldChar w:fldCharType="begin" w:fldLock="1"/>
      </w:r>
      <w:r w:rsidR="00811D5C">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002E01EF">
        <w:fldChar w:fldCharType="separate"/>
      </w:r>
      <w:r w:rsidR="002E01EF" w:rsidRPr="002E01EF">
        <w:rPr>
          <w:noProof/>
          <w:vertAlign w:val="superscript"/>
        </w:rPr>
        <w:t>18</w:t>
      </w:r>
      <w:r w:rsidR="002E01EF">
        <w:fldChar w:fldCharType="end"/>
      </w:r>
      <w:r w:rsidR="001765B2" w:rsidRPr="00CA7FDA">
        <w:t xml:space="preserve"> </w:t>
      </w:r>
      <w:r w:rsidRPr="00CA7FDA">
        <w:t xml:space="preserve">All patients aged 18 years and older undergoing cardiac catherization are </w:t>
      </w:r>
      <w:r w:rsidR="00CA7FDA" w:rsidRPr="00CA7FDA">
        <w:t>recruited</w:t>
      </w:r>
      <w:r w:rsidRPr="00CA7FDA">
        <w:t xml:space="preserve"> to participate</w:t>
      </w:r>
      <w:r w:rsidR="00CA7FDA" w:rsidRPr="00CA7FDA">
        <w:t xml:space="preserve"> by a full-time study coordinator. After informed consent, they are interviewed for health behaviors and neuropsychological functioning the same day, prior to cardiac catherization</w:t>
      </w:r>
      <w:r w:rsidRPr="00CA7FDA">
        <w:t>.</w:t>
      </w:r>
      <w:r w:rsidR="0041045D">
        <w:t xml:space="preserve"> </w:t>
      </w:r>
      <w:r w:rsidR="00CA7FDA" w:rsidRPr="00CA7FDA">
        <w:t>They</w:t>
      </w:r>
      <w:r w:rsidRPr="00CA7FDA">
        <w:t xml:space="preserve"> are excluded if they have congenital heart disease, severe valvular heart disease, severe anemia, a recent blood transfusion, myocarditis, history of active inflammatory disease, cancer</w:t>
      </w:r>
      <w:r w:rsidRPr="00D445BD">
        <w:t xml:space="preserve"> or are unable or not willing to provide consent (approximately 5%). </w:t>
      </w:r>
      <w:r>
        <w:t xml:space="preserve">We will </w:t>
      </w:r>
      <w:r w:rsidR="0041045D">
        <w:t xml:space="preserve">also </w:t>
      </w:r>
      <w:r w:rsidR="00EE21D0">
        <w:t>exclude those with</w:t>
      </w:r>
      <w:r>
        <w:t xml:space="preserve"> acute coronary syndrome.</w:t>
      </w:r>
    </w:p>
    <w:p w14:paraId="24117E43" w14:textId="4E258A8F" w:rsidR="00E02242" w:rsidRPr="007624C3" w:rsidRDefault="00E02242" w:rsidP="0008149B">
      <w:pPr>
        <w:pStyle w:val="NoSpacing"/>
        <w:ind w:left="0" w:firstLine="0"/>
        <w:rPr>
          <w:sz w:val="12"/>
          <w:szCs w:val="12"/>
        </w:rPr>
      </w:pPr>
    </w:p>
    <w:p w14:paraId="11416EF6" w14:textId="6ED57185" w:rsidR="00E02242" w:rsidRDefault="00E02242" w:rsidP="00E02242">
      <w:pPr>
        <w:pStyle w:val="Heading2"/>
      </w:pPr>
      <w:r>
        <w:t>D</w:t>
      </w:r>
      <w:r w:rsidR="00983CB7">
        <w:t>3</w:t>
      </w:r>
      <w:r>
        <w:t>. Research Design</w:t>
      </w:r>
    </w:p>
    <w:p w14:paraId="1EF1ACC6" w14:textId="3C044E4B" w:rsidR="00BB5CCA" w:rsidRPr="007624C3" w:rsidRDefault="00BB5CCA" w:rsidP="0008149B">
      <w:pPr>
        <w:pStyle w:val="NoSpacing"/>
        <w:ind w:left="0" w:firstLine="0"/>
        <w:rPr>
          <w:sz w:val="12"/>
          <w:szCs w:val="12"/>
        </w:rPr>
      </w:pPr>
    </w:p>
    <w:p w14:paraId="6F70D3EE" w14:textId="466568AB" w:rsidR="00033773" w:rsidRDefault="009846BF" w:rsidP="0008149B">
      <w:pPr>
        <w:pStyle w:val="NoSpacing"/>
        <w:ind w:left="0" w:firstLine="0"/>
      </w:pPr>
      <w:r>
        <w:rPr>
          <w:u w:val="single"/>
        </w:rPr>
        <w:t>General</w:t>
      </w:r>
      <w:r w:rsidR="00F52AFE">
        <w:rPr>
          <w:u w:val="single"/>
        </w:rPr>
        <w:t xml:space="preserve"> Protocol</w:t>
      </w:r>
      <w:r w:rsidR="00F52AFE">
        <w:t xml:space="preserve">: </w:t>
      </w:r>
      <w:r w:rsidR="00E02242">
        <w:t>The enrollment, consent, and detailed phenotyping of the patients has been described in</w:t>
      </w:r>
      <w:r w:rsidR="00EF704B">
        <w:t xml:space="preserve"> </w:t>
      </w:r>
      <w:r w:rsidR="00E02242">
        <w:t xml:space="preserve">prior studies </w:t>
      </w:r>
      <w:r w:rsidR="00EF704B">
        <w:t>of</w:t>
      </w:r>
      <w:r w:rsidR="00E02242">
        <w:t xml:space="preserve"> the EmCAB.</w:t>
      </w:r>
      <w:r w:rsidR="00E02242">
        <w:fldChar w:fldCharType="begin" w:fldLock="1"/>
      </w:r>
      <w:r w:rsidR="00F85730">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00E02242">
        <w:fldChar w:fldCharType="separate"/>
      </w:r>
      <w:r w:rsidR="00F85730" w:rsidRPr="00F85730">
        <w:rPr>
          <w:noProof/>
          <w:vertAlign w:val="superscript"/>
        </w:rPr>
        <w:t>18</w:t>
      </w:r>
      <w:r w:rsidR="00E02242">
        <w:fldChar w:fldCharType="end"/>
      </w:r>
      <w:r w:rsidR="00E02242">
        <w:t xml:space="preserve"> </w:t>
      </w:r>
      <w:r w:rsidR="00E02242" w:rsidRPr="003010A1">
        <w:rPr>
          <w:rFonts w:ascii="Calibri" w:hAnsi="Calibri" w:cs="Calibri"/>
        </w:rPr>
        <w:t>﻿</w:t>
      </w:r>
      <w:r w:rsidR="001765B2">
        <w:t>Additional</w:t>
      </w:r>
      <w:r w:rsidR="00E02242" w:rsidRPr="0038714A">
        <w:t xml:space="preserve"> measures, including lifestyle factors, medical comorbidities, revascularization during the index cardiac catheterization, and previous revascularization procedures </w:t>
      </w:r>
      <w:r w:rsidR="00E02242">
        <w:t>are</w:t>
      </w:r>
      <w:r w:rsidR="00E02242" w:rsidRPr="0038714A">
        <w:t xml:space="preserve"> ascertained via patient interview and chart review.</w:t>
      </w:r>
      <w:r w:rsidR="00E02242">
        <w:t xml:space="preserve"> The </w:t>
      </w:r>
      <w:r w:rsidR="00EF704B">
        <w:t>study sample</w:t>
      </w:r>
      <w:r w:rsidR="00E02242">
        <w:t xml:space="preserve"> will be collected daily over the first several month</w:t>
      </w:r>
      <w:r w:rsidR="00EF704B">
        <w:t>s</w:t>
      </w:r>
      <w:r w:rsidR="00E02242">
        <w:t xml:space="preserve">, with an estimated </w:t>
      </w:r>
      <w:r w:rsidR="00EE21D0">
        <w:t>10-20</w:t>
      </w:r>
      <w:r w:rsidR="00E02242">
        <w:t xml:space="preserve"> patients enrolled per week. </w:t>
      </w:r>
      <w:r w:rsidR="0001020D">
        <w:t xml:space="preserve">Coronary </w:t>
      </w:r>
      <w:r w:rsidR="00EF704B">
        <w:t>angiography</w:t>
      </w:r>
      <w:r w:rsidR="0001020D">
        <w:t xml:space="preserve"> will be evaluated by </w:t>
      </w:r>
      <w:r w:rsidR="005C5EF8">
        <w:t xml:space="preserve">the </w:t>
      </w:r>
      <w:proofErr w:type="spellStart"/>
      <w:r w:rsidR="005C5EF8">
        <w:t>Gensini</w:t>
      </w:r>
      <w:proofErr w:type="spellEnd"/>
      <w:r w:rsidR="005C5EF8">
        <w:t xml:space="preserve"> score, which is a </w:t>
      </w:r>
      <w:r w:rsidR="0001020D">
        <w:t>v</w:t>
      </w:r>
      <w:r w:rsidR="0001020D" w:rsidRPr="00EB1B62">
        <w:t>isual estimation of luminal narrowing in multiple segments based on a modified form of the American Heart Association classification of the coronary tree</w:t>
      </w:r>
      <w:r w:rsidR="0056148B">
        <w:t xml:space="preserve"> by </w:t>
      </w:r>
      <w:r w:rsidR="00EF704B">
        <w:t xml:space="preserve">trained </w:t>
      </w:r>
      <w:r w:rsidR="0056148B">
        <w:t>cardiologists</w:t>
      </w:r>
      <w:r w:rsidR="0001020D">
        <w:t>.</w:t>
      </w:r>
      <w:r w:rsidR="00811D5C">
        <w:fldChar w:fldCharType="begin" w:fldLock="1"/>
      </w:r>
      <w:r w:rsidR="00811D5C">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00811D5C">
        <w:fldChar w:fldCharType="separate"/>
      </w:r>
      <w:r w:rsidR="00811D5C" w:rsidRPr="00811D5C">
        <w:rPr>
          <w:noProof/>
          <w:vertAlign w:val="superscript"/>
        </w:rPr>
        <w:t>19</w:t>
      </w:r>
      <w:r w:rsidR="00811D5C">
        <w:fldChar w:fldCharType="end"/>
      </w:r>
    </w:p>
    <w:p w14:paraId="6B89CE3B" w14:textId="16FEDAA3" w:rsidR="00033773" w:rsidRPr="007624C3" w:rsidRDefault="00033773" w:rsidP="0008149B">
      <w:pPr>
        <w:pStyle w:val="NoSpacing"/>
        <w:ind w:left="0" w:firstLine="0"/>
        <w:rPr>
          <w:sz w:val="12"/>
          <w:szCs w:val="12"/>
        </w:rPr>
      </w:pPr>
    </w:p>
    <w:p w14:paraId="712425D1" w14:textId="48024B01" w:rsidR="007624C3" w:rsidRDefault="00CC229C" w:rsidP="007624C3">
      <w:pPr>
        <w:pStyle w:val="NoSpacing"/>
        <w:ind w:left="0" w:firstLine="0"/>
      </w:pPr>
      <w:r w:rsidRPr="00033773">
        <w:rPr>
          <w:u w:val="single"/>
        </w:rPr>
        <w:t>Heart Rate Variability</w:t>
      </w:r>
      <w:r>
        <w:t xml:space="preserve">: This study will add HRV to the data collected by the </w:t>
      </w:r>
      <w:proofErr w:type="spellStart"/>
      <w:r>
        <w:t>EmCAB</w:t>
      </w:r>
      <w:proofErr w:type="spellEnd"/>
      <w:r>
        <w:t>. We will use non-invasive, continuous, ambulatory ECG patches (</w:t>
      </w:r>
      <w:proofErr w:type="spellStart"/>
      <w:r>
        <w:t>Biostamp</w:t>
      </w:r>
      <w:proofErr w:type="spellEnd"/>
      <w:r>
        <w:t xml:space="preserve">®, MC10 Inc), which </w:t>
      </w:r>
      <w:r w:rsidR="00EE21D0">
        <w:t>have already been</w:t>
      </w:r>
      <w:r>
        <w:t xml:space="preserve"> acquired through my mentor Dr. Sha</w:t>
      </w:r>
      <w:r w:rsidR="007B23D2">
        <w:t>h</w:t>
      </w:r>
      <w:r w:rsidR="00EE21D0">
        <w:t>.</w:t>
      </w:r>
      <w:r>
        <w:t xml:space="preserve"> I will assist with the consent and incorporation of ECG data collection into the larger study protocol. The consent will occur in the early </w:t>
      </w:r>
      <w:r w:rsidR="007B23D2">
        <w:t>morning</w:t>
      </w:r>
      <w:r>
        <w:t xml:space="preserve"> (7</w:t>
      </w:r>
      <w:r w:rsidR="007B23D2">
        <w:t xml:space="preserve"> </w:t>
      </w:r>
      <w:r>
        <w:t>AM</w:t>
      </w:r>
      <w:r w:rsidR="007B23D2">
        <w:t xml:space="preserve"> — </w:t>
      </w:r>
      <w:r>
        <w:t xml:space="preserve">9 AM), after which the patch will be applied until their angiogram. </w:t>
      </w:r>
      <w:r w:rsidR="008946DF">
        <w:t>Our</w:t>
      </w:r>
      <w:r>
        <w:t xml:space="preserve"> recent findings </w:t>
      </w:r>
      <w:r w:rsidR="008946DF">
        <w:t>demonstrate</w:t>
      </w:r>
      <w:r w:rsidR="00135995">
        <w:t xml:space="preserve"> that the </w:t>
      </w:r>
      <w:r>
        <w:t>most important time for detecting autonomic dysfunction is between 7 AM and 10 AM.</w:t>
      </w:r>
      <w:r>
        <w:fldChar w:fldCharType="begin" w:fldLock="1"/>
      </w:r>
      <w:r w:rsidR="00983CB7">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fldChar w:fldCharType="separate"/>
      </w:r>
      <w:r w:rsidR="00983CB7" w:rsidRPr="00983CB7">
        <w:rPr>
          <w:noProof/>
          <w:vertAlign w:val="superscript"/>
        </w:rPr>
        <w:t>7</w:t>
      </w:r>
      <w:r>
        <w:fldChar w:fldCharType="end"/>
      </w:r>
      <w:r>
        <w:t xml:space="preserve"> If possible, </w:t>
      </w:r>
      <w:r w:rsidR="00135995">
        <w:t>the ECG duration will be extended</w:t>
      </w:r>
      <w:r>
        <w:t xml:space="preserve">. We will use the commercial </w:t>
      </w:r>
      <w:r w:rsidRPr="002B4701">
        <w:t>HeartTrends algorithm (Lev-El Diagnostics Ltd., Israel)</w:t>
      </w:r>
      <w:r>
        <w:t xml:space="preserve"> to generate the </w:t>
      </w:r>
      <w:r>
        <w:rPr>
          <w:i/>
        </w:rPr>
        <w:t>Dyx</w:t>
      </w:r>
      <w:r>
        <w:t xml:space="preserve"> measure, as well as an internally developed HRV toolbox to generate additional indices for comparison.</w:t>
      </w:r>
      <w:r>
        <w:fldChar w:fldCharType="begin" w:fldLock="1"/>
      </w:r>
      <w:r w:rsidR="002E01EF">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fldChar w:fldCharType="separate"/>
      </w:r>
      <w:r w:rsidR="0016248C" w:rsidRPr="0016248C">
        <w:rPr>
          <w:noProof/>
          <w:vertAlign w:val="superscript"/>
        </w:rPr>
        <w:t>50</w:t>
      </w:r>
      <w:r>
        <w:fldChar w:fldCharType="end"/>
      </w:r>
      <w:r>
        <w:t xml:space="preserve"> </w:t>
      </w:r>
      <w:r w:rsidR="00CA7FDA">
        <w:t>A materials transfer agreement with the company is already in place with HeartTrends.</w:t>
      </w:r>
    </w:p>
    <w:p w14:paraId="57B928D0" w14:textId="314CB2D1" w:rsidR="007624C3" w:rsidRPr="007624C3" w:rsidRDefault="00A51181" w:rsidP="008D4E9E">
      <w:pPr>
        <w:pStyle w:val="NoSpacing"/>
        <w:ind w:left="0" w:firstLine="0"/>
        <w:rPr>
          <w:sz w:val="12"/>
          <w:szCs w:val="12"/>
        </w:rPr>
      </w:pPr>
      <w:r w:rsidRPr="007624C3">
        <w:rPr>
          <w:sz w:val="12"/>
          <w:szCs w:val="12"/>
        </w:rPr>
        <w:fldChar w:fldCharType="begin"/>
      </w:r>
      <w:r w:rsidRPr="007624C3">
        <w:rPr>
          <w:sz w:val="12"/>
          <w:szCs w:val="12"/>
        </w:rPr>
        <w:instrText xml:space="preserve"> INCLUDEPICTURE "https://www.wearable-technologies.com/wp-content/uploads/2018/05/BioStamp-nPoint-2.png" \* MERGEFORMATINET </w:instrText>
      </w:r>
      <w:r w:rsidRPr="007624C3">
        <w:rPr>
          <w:sz w:val="12"/>
          <w:szCs w:val="12"/>
        </w:rPr>
        <w:fldChar w:fldCharType="end"/>
      </w:r>
    </w:p>
    <w:p w14:paraId="5F064E9B" w14:textId="7A6BD84D" w:rsidR="008D4E9E" w:rsidRDefault="0001020D" w:rsidP="008D4E9E">
      <w:pPr>
        <w:pStyle w:val="NoSpacing"/>
        <w:ind w:left="0" w:firstLine="0"/>
      </w:pPr>
      <w:r>
        <w:rPr>
          <w:u w:val="single"/>
        </w:rPr>
        <w:t>Neuropsychological Measures</w:t>
      </w:r>
      <w:r w:rsidR="00F52AFE">
        <w:t xml:space="preserve">: </w:t>
      </w:r>
      <w:r w:rsidR="00135995">
        <w:t>The</w:t>
      </w:r>
      <w:r w:rsidR="00F52AFE">
        <w:t xml:space="preserve"> enrollment protocol includes patient interviews by study staff. </w:t>
      </w:r>
      <w:r w:rsidR="00F52AFE" w:rsidRPr="0038714A">
        <w:t xml:space="preserve">Depressive symptoms </w:t>
      </w:r>
      <w:r w:rsidR="00F52AFE">
        <w:t>will be</w:t>
      </w:r>
      <w:r w:rsidR="00F52AFE" w:rsidRPr="0038714A">
        <w:t xml:space="preserve"> assessed via the 9-question Primary Care Evaluation of Mental Disorders Brief Patient Health Questionnaire (PHQ-9)</w:t>
      </w:r>
      <w:r w:rsidR="00F52AFE">
        <w:t>.</w:t>
      </w:r>
      <w:r w:rsidR="00F52AFE">
        <w:fldChar w:fldCharType="begin" w:fldLock="1"/>
      </w:r>
      <w:r w:rsidR="002E01EF">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1&lt;/sup&gt;","plainTextFormattedCitation":"51","previouslyFormattedCitation":"&lt;sup&gt;51&lt;/sup&gt;"},"properties":{"noteIndex":0},"schema":"https://github.com/citation-style-language/schema/raw/master/csl-citation.json"}</w:instrText>
      </w:r>
      <w:r w:rsidR="00F52AFE">
        <w:fldChar w:fldCharType="separate"/>
      </w:r>
      <w:r w:rsidR="0016248C" w:rsidRPr="0016248C">
        <w:rPr>
          <w:noProof/>
          <w:vertAlign w:val="superscript"/>
        </w:rPr>
        <w:t>51</w:t>
      </w:r>
      <w:r w:rsidR="00F52AFE">
        <w:fldChar w:fldCharType="end"/>
      </w:r>
      <w:r w:rsidR="00F52AFE" w:rsidRPr="0038714A">
        <w:t xml:space="preserve"> </w:t>
      </w:r>
      <w:r w:rsidR="00F52AFE">
        <w:t>Moderate depression is seen a</w:t>
      </w:r>
      <w:r w:rsidR="00F52AFE" w:rsidRPr="0038714A">
        <w:t>t a cutoff of 10 points or higher (out of 27),</w:t>
      </w:r>
      <w:r w:rsidR="00F52AFE">
        <w:t xml:space="preserve"> </w:t>
      </w:r>
      <w:r w:rsidR="00135995">
        <w:t>with a</w:t>
      </w:r>
      <w:r w:rsidR="00F52AFE" w:rsidRPr="0038714A">
        <w:t xml:space="preserve"> sensitivity and specificity of 88% for major depression.</w:t>
      </w:r>
      <w:r w:rsidR="00F52AFE">
        <w:fldChar w:fldCharType="begin" w:fldLock="1"/>
      </w:r>
      <w:r w:rsidR="002E01EF">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2&lt;/sup&gt;","plainTextFormattedCitation":"52","previouslyFormattedCitation":"&lt;sup&gt;52&lt;/sup&gt;"},"properties":{"noteIndex":0},"schema":"https://github.com/citation-style-language/schema/raw/master/csl-citation.json"}</w:instrText>
      </w:r>
      <w:r w:rsidR="00F52AFE">
        <w:fldChar w:fldCharType="separate"/>
      </w:r>
      <w:r w:rsidR="0016248C" w:rsidRPr="0016248C">
        <w:rPr>
          <w:noProof/>
          <w:vertAlign w:val="superscript"/>
        </w:rPr>
        <w:t>52</w:t>
      </w:r>
      <w:r w:rsidR="00F52AFE">
        <w:fldChar w:fldCharType="end"/>
      </w:r>
      <w:r w:rsidR="00F52AFE" w:rsidRPr="0038714A">
        <w:t xml:space="preserve"> </w:t>
      </w:r>
      <w:r w:rsidR="001A0126">
        <w:t xml:space="preserve">Cognitive impairment will be measured </w:t>
      </w:r>
      <w:r w:rsidR="00135995">
        <w:t>by</w:t>
      </w:r>
      <w:r w:rsidR="001A0126">
        <w:t xml:space="preserve"> the Montreal cognitive assessment (</w:t>
      </w:r>
      <w:proofErr w:type="spellStart"/>
      <w:r w:rsidR="001A0126">
        <w:t>M</w:t>
      </w:r>
      <w:r w:rsidR="009D1731">
        <w:t>o</w:t>
      </w:r>
      <w:r w:rsidR="001A0126">
        <w:t>CA</w:t>
      </w:r>
      <w:proofErr w:type="spellEnd"/>
      <w:r w:rsidR="001A0126">
        <w:t xml:space="preserve">), which is a measure of global cognitive function and is comprised of the sub-domains: memory, visuospatial function, executive function, sustained attention, language, and orientation. The </w:t>
      </w:r>
      <w:proofErr w:type="spellStart"/>
      <w:r w:rsidR="001A0126">
        <w:t>M</w:t>
      </w:r>
      <w:r w:rsidR="009D1731">
        <w:t>o</w:t>
      </w:r>
      <w:r w:rsidR="001A0126">
        <w:t>CA</w:t>
      </w:r>
      <w:proofErr w:type="spellEnd"/>
      <w:r w:rsidR="001A0126">
        <w:t xml:space="preserve"> has a sensitivity of 90% and specificity of 87% for detecting mild cognitive impairment </w:t>
      </w:r>
      <w:r w:rsidR="008946DF">
        <w:t>with</w:t>
      </w:r>
      <w:r w:rsidR="001A0126">
        <w:t xml:space="preserve"> a </w:t>
      </w:r>
      <w:r w:rsidR="008946DF">
        <w:t xml:space="preserve">score </w:t>
      </w:r>
      <w:r w:rsidR="001A0126">
        <w:t>of 26 (out of 30).</w:t>
      </w:r>
      <w:r w:rsidR="00CC229C">
        <w:fldChar w:fldCharType="begin" w:fldLock="1"/>
      </w:r>
      <w:r w:rsidR="002E01EF">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3&lt;/sup&gt;","plainTextFormattedCitation":"53","previouslyFormattedCitation":"&lt;sup&gt;53&lt;/sup&gt;"},"properties":{"noteIndex":0},"schema":"https://github.com/citation-style-language/schema/raw/master/csl-citation.json"}</w:instrText>
      </w:r>
      <w:r w:rsidR="00CC229C">
        <w:fldChar w:fldCharType="separate"/>
      </w:r>
      <w:r w:rsidR="0016248C" w:rsidRPr="0016248C">
        <w:rPr>
          <w:noProof/>
          <w:vertAlign w:val="superscript"/>
        </w:rPr>
        <w:t>53</w:t>
      </w:r>
      <w:r w:rsidR="00CC229C">
        <w:fldChar w:fldCharType="end"/>
      </w:r>
    </w:p>
    <w:p w14:paraId="43423C0B" w14:textId="49A377C9" w:rsidR="008D4E9E" w:rsidRPr="007624C3" w:rsidRDefault="008D4E9E" w:rsidP="0008149B">
      <w:pPr>
        <w:pStyle w:val="NoSpacing"/>
        <w:ind w:left="0" w:firstLine="0"/>
        <w:rPr>
          <w:sz w:val="12"/>
          <w:szCs w:val="12"/>
        </w:rPr>
      </w:pPr>
    </w:p>
    <w:p w14:paraId="36185377" w14:textId="4CF6045C" w:rsidR="00640163" w:rsidRPr="0041045D" w:rsidRDefault="00640163" w:rsidP="0008149B">
      <w:pPr>
        <w:pStyle w:val="NoSpacing"/>
        <w:ind w:left="0" w:firstLine="0"/>
        <w:rPr>
          <w:color w:val="1F4E79" w:themeColor="accent5" w:themeShade="80"/>
        </w:rPr>
      </w:pPr>
      <w:r w:rsidRPr="0041045D">
        <w:rPr>
          <w:color w:val="1F4E79" w:themeColor="accent5" w:themeShade="80"/>
          <w:u w:val="single"/>
        </w:rPr>
        <w:t>Power Calculation</w:t>
      </w:r>
      <w:r w:rsidRPr="0041045D">
        <w:rPr>
          <w:color w:val="1F4E79" w:themeColor="accent5" w:themeShade="80"/>
        </w:rPr>
        <w:t xml:space="preserve">: </w:t>
      </w:r>
      <w:r w:rsidR="0041045D" w:rsidRPr="0041045D">
        <w:rPr>
          <w:color w:val="1F4E79" w:themeColor="accent5" w:themeShade="80"/>
        </w:rPr>
        <w:t>In this exploratory pilot study, t</w:t>
      </w:r>
      <w:r w:rsidRPr="0041045D">
        <w:rPr>
          <w:color w:val="1F4E79" w:themeColor="accent5" w:themeShade="80"/>
        </w:rPr>
        <w:t xml:space="preserve">he </w:t>
      </w:r>
      <w:r w:rsidR="0088347F" w:rsidRPr="0041045D">
        <w:rPr>
          <w:color w:val="1F4E79" w:themeColor="accent5" w:themeShade="80"/>
        </w:rPr>
        <w:t>expected</w:t>
      </w:r>
      <w:r w:rsidRPr="0041045D">
        <w:rPr>
          <w:color w:val="1F4E79" w:themeColor="accent5" w:themeShade="80"/>
        </w:rPr>
        <w:t xml:space="preserve"> cohort size is 150 patients, </w:t>
      </w:r>
      <w:r w:rsidR="0088347F" w:rsidRPr="0041045D">
        <w:rPr>
          <w:color w:val="1F4E79" w:themeColor="accent5" w:themeShade="80"/>
        </w:rPr>
        <w:t>collected</w:t>
      </w:r>
      <w:r w:rsidRPr="0041045D">
        <w:rPr>
          <w:color w:val="1F4E79" w:themeColor="accent5" w:themeShade="80"/>
        </w:rPr>
        <w:t xml:space="preserve"> over </w:t>
      </w:r>
      <w:r w:rsidR="0088347F" w:rsidRPr="0041045D">
        <w:rPr>
          <w:color w:val="1F4E79" w:themeColor="accent5" w:themeShade="80"/>
        </w:rPr>
        <w:t xml:space="preserve">the first </w:t>
      </w:r>
      <w:r w:rsidR="00CC229C" w:rsidRPr="0041045D">
        <w:rPr>
          <w:color w:val="1F4E79" w:themeColor="accent5" w:themeShade="80"/>
        </w:rPr>
        <w:t>6</w:t>
      </w:r>
      <w:r w:rsidRPr="0041045D">
        <w:rPr>
          <w:color w:val="1F4E79" w:themeColor="accent5" w:themeShade="80"/>
        </w:rPr>
        <w:t xml:space="preserve"> months. We anticipate a maximum of 20% loss of data due to poor ECG quality (&gt;20% artifact), missing data, or other exclusion criteria as above.</w:t>
      </w:r>
      <w:r w:rsidR="0088347F" w:rsidRPr="0041045D">
        <w:rPr>
          <w:color w:val="1F4E79" w:themeColor="accent5" w:themeShade="80"/>
        </w:rPr>
        <w:t xml:space="preserve"> We do not expect attrition as this is a cross-sectional study.</w:t>
      </w:r>
      <w:r w:rsidRPr="0041045D">
        <w:rPr>
          <w:color w:val="1F4E79" w:themeColor="accent5" w:themeShade="80"/>
        </w:rPr>
        <w:t xml:space="preserve"> After these reductions</w:t>
      </w:r>
      <w:r w:rsidR="0088347F" w:rsidRPr="0041045D">
        <w:rPr>
          <w:color w:val="1F4E79" w:themeColor="accent5" w:themeShade="80"/>
        </w:rPr>
        <w:t xml:space="preserve">, </w:t>
      </w:r>
      <w:r w:rsidRPr="0041045D">
        <w:rPr>
          <w:color w:val="1F4E79" w:themeColor="accent5" w:themeShade="80"/>
        </w:rPr>
        <w:t xml:space="preserve">we </w:t>
      </w:r>
      <w:r w:rsidR="0088347F" w:rsidRPr="0041045D">
        <w:rPr>
          <w:color w:val="1F4E79" w:themeColor="accent5" w:themeShade="80"/>
        </w:rPr>
        <w:t>expect</w:t>
      </w:r>
      <w:r w:rsidRPr="0041045D">
        <w:rPr>
          <w:color w:val="1F4E79" w:themeColor="accent5" w:themeShade="80"/>
        </w:rPr>
        <w:t xml:space="preserve"> a sample size of 120 patients</w:t>
      </w:r>
      <w:r w:rsidR="009D1731" w:rsidRPr="0041045D">
        <w:rPr>
          <w:color w:val="1F4E79" w:themeColor="accent5" w:themeShade="80"/>
        </w:rPr>
        <w:t>.</w:t>
      </w:r>
      <w:r w:rsidR="00516610" w:rsidRPr="0041045D">
        <w:rPr>
          <w:color w:val="1F4E79" w:themeColor="accent5" w:themeShade="80"/>
        </w:rPr>
        <w:t xml:space="preserve"> We expect a rate of 70% of CAD, and 15-20% of neuropsychiatric disease. </w:t>
      </w:r>
      <w:r w:rsidR="00947141">
        <w:rPr>
          <w:color w:val="1F4E79" w:themeColor="accent5" w:themeShade="80"/>
        </w:rPr>
        <w:t xml:space="preserve">After biostatistician consultation, we will use </w:t>
      </w:r>
      <w:r w:rsidRPr="0041045D">
        <w:rPr>
          <w:rFonts w:ascii="ArialMT" w:hAnsi="ArialMT" w:cs="Times New Roman"/>
          <w:color w:val="1F4E79" w:themeColor="accent5" w:themeShade="80"/>
        </w:rPr>
        <w:t>α=0.05, and 1-β=0.80</w:t>
      </w:r>
      <w:r w:rsidR="00947141">
        <w:rPr>
          <w:rFonts w:ascii="ArialMT" w:hAnsi="ArialMT" w:cs="Times New Roman"/>
          <w:color w:val="1F4E79" w:themeColor="accent5" w:themeShade="80"/>
        </w:rPr>
        <w:t xml:space="preserve">. </w:t>
      </w:r>
      <w:r w:rsidR="00F63B1C">
        <w:rPr>
          <w:rFonts w:ascii="ArialMT" w:hAnsi="ArialMT" w:cs="Times New Roman"/>
          <w:color w:val="1F4E79" w:themeColor="accent5" w:themeShade="80"/>
        </w:rPr>
        <w:t xml:space="preserve"> We would be adequately powered to</w:t>
      </w:r>
      <w:r w:rsidR="00E400BA">
        <w:rPr>
          <w:rFonts w:ascii="ArialMT" w:hAnsi="ArialMT" w:cs="Times New Roman"/>
          <w:color w:val="1F4E79" w:themeColor="accent5" w:themeShade="80"/>
        </w:rPr>
        <w:t xml:space="preserve"> detect a large effect size</w:t>
      </w:r>
      <w:r w:rsidR="00F63B1C">
        <w:rPr>
          <w:rFonts w:ascii="ArialMT" w:hAnsi="ArialMT" w:cs="Times New Roman"/>
          <w:color w:val="1F4E79" w:themeColor="accent5" w:themeShade="80"/>
        </w:rPr>
        <w:t xml:space="preserve"> in for the primary outcomes for both specific aims</w:t>
      </w:r>
      <w:r w:rsidR="00E400BA">
        <w:rPr>
          <w:rFonts w:ascii="ArialMT" w:hAnsi="ArialMT" w:cs="Times New Roman"/>
          <w:color w:val="1F4E79" w:themeColor="accent5" w:themeShade="80"/>
        </w:rPr>
        <w:t xml:space="preserve"> (Cohen’s d = </w:t>
      </w:r>
      <w:r w:rsidR="00F63B1C">
        <w:rPr>
          <w:rFonts w:ascii="ArialMT" w:hAnsi="ArialMT" w:cs="Times New Roman"/>
          <w:color w:val="1F4E79" w:themeColor="accent5" w:themeShade="80"/>
        </w:rPr>
        <w:t>0.5)</w:t>
      </w:r>
      <w:bookmarkStart w:id="0" w:name="_GoBack"/>
      <w:bookmarkEnd w:id="0"/>
      <w:r w:rsidR="00947141">
        <w:rPr>
          <w:rFonts w:ascii="ArialMT" w:hAnsi="ArialMT" w:cs="Times New Roman"/>
          <w:color w:val="1F4E79" w:themeColor="accent5" w:themeShade="80"/>
        </w:rPr>
        <w:t>.</w:t>
      </w:r>
      <w:r w:rsidR="009D24A0" w:rsidRPr="0041045D">
        <w:rPr>
          <w:rFonts w:ascii="ArialMT" w:hAnsi="ArialMT" w:cs="Times New Roman"/>
          <w:color w:val="1F4E79" w:themeColor="accent5" w:themeShade="80"/>
        </w:rPr>
        <w:fldChar w:fldCharType="begin" w:fldLock="1"/>
      </w:r>
      <w:r w:rsidR="002E01EF" w:rsidRPr="0041045D">
        <w:rPr>
          <w:rFonts w:ascii="ArialMT" w:hAnsi="ArialMT" w:cs="Times New Roman"/>
          <w:color w:val="1F4E79" w:themeColor="accent5" w:themeShade="80"/>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4&lt;/sup&gt;","plainTextFormattedCitation":"54","previouslyFormattedCitation":"&lt;sup&gt;54&lt;/sup&gt;"},"properties":{"noteIndex":0},"schema":"https://github.com/citation-style-language/schema/raw/master/csl-citation.json"}</w:instrText>
      </w:r>
      <w:r w:rsidR="009D24A0" w:rsidRPr="0041045D">
        <w:rPr>
          <w:rFonts w:ascii="ArialMT" w:hAnsi="ArialMT" w:cs="Times New Roman"/>
          <w:color w:val="1F4E79" w:themeColor="accent5" w:themeShade="80"/>
        </w:rPr>
        <w:fldChar w:fldCharType="separate"/>
      </w:r>
      <w:r w:rsidR="0016248C" w:rsidRPr="0041045D">
        <w:rPr>
          <w:rFonts w:ascii="ArialMT" w:hAnsi="ArialMT" w:cs="Times New Roman"/>
          <w:noProof/>
          <w:color w:val="1F4E79" w:themeColor="accent5" w:themeShade="80"/>
          <w:vertAlign w:val="superscript"/>
        </w:rPr>
        <w:t>54</w:t>
      </w:r>
      <w:r w:rsidR="009D24A0" w:rsidRPr="0041045D">
        <w:rPr>
          <w:rFonts w:ascii="ArialMT" w:hAnsi="ArialMT" w:cs="Times New Roman"/>
          <w:color w:val="1F4E79" w:themeColor="accent5" w:themeShade="80"/>
        </w:rPr>
        <w:fldChar w:fldCharType="end"/>
      </w:r>
    </w:p>
    <w:p w14:paraId="5E46B9D2" w14:textId="5004F729" w:rsidR="00640163" w:rsidRDefault="00640163" w:rsidP="0008149B">
      <w:pPr>
        <w:pStyle w:val="NoSpacing"/>
        <w:ind w:left="0" w:firstLine="0"/>
        <w:rPr>
          <w:sz w:val="12"/>
          <w:szCs w:val="12"/>
        </w:rPr>
      </w:pPr>
    </w:p>
    <w:p w14:paraId="09D6350B" w14:textId="40F60E49" w:rsidR="005C2A9D" w:rsidRPr="0003560E" w:rsidRDefault="005C2A9D" w:rsidP="005C2A9D">
      <w:pPr>
        <w:pStyle w:val="NoSpacing"/>
        <w:ind w:left="0" w:firstLine="0"/>
        <w:rPr>
          <w:color w:val="1F4E79" w:themeColor="accent5" w:themeShade="80"/>
        </w:rPr>
      </w:pPr>
      <w:r w:rsidRPr="0003560E">
        <w:rPr>
          <w:b/>
          <w:color w:val="1F4E79" w:themeColor="accent5" w:themeShade="80"/>
        </w:rPr>
        <w:t>D</w:t>
      </w:r>
      <w:r>
        <w:rPr>
          <w:b/>
          <w:color w:val="1F4E79" w:themeColor="accent5" w:themeShade="80"/>
        </w:rPr>
        <w:t>4</w:t>
      </w:r>
      <w:r w:rsidRPr="0003560E">
        <w:rPr>
          <w:b/>
          <w:color w:val="1F4E79" w:themeColor="accent5" w:themeShade="80"/>
        </w:rPr>
        <w:t>. Specific Aim #</w:t>
      </w:r>
      <w:r>
        <w:rPr>
          <w:b/>
          <w:color w:val="1F4E79" w:themeColor="accent5" w:themeShade="80"/>
        </w:rPr>
        <w:t>1</w:t>
      </w:r>
      <w:r w:rsidRPr="0003560E">
        <w:rPr>
          <w:b/>
          <w:color w:val="1F4E79" w:themeColor="accent5" w:themeShade="80"/>
        </w:rPr>
        <w:t xml:space="preserve">: To determine the effect of </w:t>
      </w:r>
      <w:r w:rsidR="00C2137A">
        <w:rPr>
          <w:b/>
          <w:color w:val="1F4E79" w:themeColor="accent5" w:themeShade="80"/>
        </w:rPr>
        <w:t>neuropsychiatric disturbances</w:t>
      </w:r>
      <w:r w:rsidRPr="0003560E">
        <w:rPr>
          <w:b/>
          <w:color w:val="1F4E79" w:themeColor="accent5" w:themeShade="80"/>
        </w:rPr>
        <w:t>, as determined by depressed mood</w:t>
      </w:r>
      <w:r w:rsidR="00C2137A">
        <w:rPr>
          <w:b/>
          <w:color w:val="1F4E79" w:themeColor="accent5" w:themeShade="80"/>
        </w:rPr>
        <w:t xml:space="preserve"> </w:t>
      </w:r>
      <w:r w:rsidRPr="0003560E">
        <w:rPr>
          <w:b/>
          <w:color w:val="1F4E79" w:themeColor="accent5" w:themeShade="80"/>
        </w:rPr>
        <w:t>and cognitive impairment, on autonomic dysfunction.</w:t>
      </w:r>
    </w:p>
    <w:p w14:paraId="79BD8F3B" w14:textId="77777777" w:rsidR="005C2A9D" w:rsidRPr="0003560E" w:rsidRDefault="005C2A9D" w:rsidP="005C2A9D">
      <w:pPr>
        <w:pStyle w:val="NoSpacing"/>
        <w:ind w:left="0" w:firstLine="0"/>
        <w:rPr>
          <w:color w:val="1F4E79" w:themeColor="accent5" w:themeShade="80"/>
          <w:sz w:val="12"/>
          <w:szCs w:val="12"/>
        </w:rPr>
      </w:pPr>
    </w:p>
    <w:p w14:paraId="782CB906" w14:textId="374F746C" w:rsidR="005C2A9D" w:rsidRPr="0003560E" w:rsidRDefault="005C2A9D" w:rsidP="005C2A9D">
      <w:pPr>
        <w:pStyle w:val="NoSpacing"/>
        <w:ind w:left="0" w:firstLine="0"/>
        <w:rPr>
          <w:color w:val="1F4E79" w:themeColor="accent5" w:themeShade="80"/>
        </w:rPr>
      </w:pPr>
      <w:r w:rsidRPr="0003560E">
        <w:rPr>
          <w:color w:val="1F4E79" w:themeColor="accent5" w:themeShade="80"/>
          <w:u w:val="single"/>
        </w:rPr>
        <w:lastRenderedPageBreak/>
        <w:t>Rationale</w:t>
      </w:r>
      <w:r w:rsidRPr="0003560E">
        <w:rPr>
          <w:color w:val="1F4E79" w:themeColor="accent5" w:themeShade="80"/>
        </w:rPr>
        <w:t xml:space="preserve">: Depression and cognitive impairment are not only common is patients with CAD, but are also prognostic after MI, </w:t>
      </w:r>
      <w:proofErr w:type="spellStart"/>
      <w:r w:rsidRPr="0003560E">
        <w:rPr>
          <w:color w:val="1F4E79" w:themeColor="accent5" w:themeShade="80"/>
        </w:rPr>
        <w:t>indepdent</w:t>
      </w:r>
      <w:proofErr w:type="spellEnd"/>
      <w:r w:rsidRPr="0003560E">
        <w:rPr>
          <w:color w:val="1F4E79" w:themeColor="accent5" w:themeShade="80"/>
        </w:rPr>
        <w:t xml:space="preserve"> of traditional risk factors.</w:t>
      </w:r>
      <w:r w:rsidRPr="0003560E">
        <w:rPr>
          <w:color w:val="1F4E79" w:themeColor="accent5" w:themeShade="80"/>
        </w:rPr>
        <w:fldChar w:fldCharType="begin" w:fldLock="1"/>
      </w:r>
      <w:r w:rsidRPr="0003560E">
        <w:rPr>
          <w:color w:val="1F4E79" w:themeColor="accent5" w:themeShade="80"/>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31,56,58,59&lt;/sup&gt;","plainTextFormattedCitation":"31,56,58,59","previouslyFormattedCitation":"&lt;sup&gt;31,56&lt;/sup&gt;"},"properties":{"noteIndex":0},"schema":"https://github.com/citation-style-language/schema/raw/master/csl-citation.json"}</w:instrText>
      </w:r>
      <w:r w:rsidRPr="0003560E">
        <w:rPr>
          <w:color w:val="1F4E79" w:themeColor="accent5" w:themeShade="80"/>
        </w:rPr>
        <w:fldChar w:fldCharType="separate"/>
      </w:r>
      <w:r w:rsidRPr="0003560E">
        <w:rPr>
          <w:noProof/>
          <w:color w:val="1F4E79" w:themeColor="accent5" w:themeShade="80"/>
          <w:vertAlign w:val="superscript"/>
        </w:rPr>
        <w:t>31,56,58,59</w:t>
      </w:r>
      <w:r w:rsidRPr="0003560E">
        <w:rPr>
          <w:color w:val="1F4E79" w:themeColor="accent5" w:themeShade="80"/>
        </w:rPr>
        <w:fldChar w:fldCharType="end"/>
      </w:r>
      <w:r w:rsidRPr="0003560E">
        <w:rPr>
          <w:color w:val="1F4E79" w:themeColor="accent5" w:themeShade="80"/>
        </w:rPr>
        <w:t xml:space="preserve"> Our preliminary analyses from the Emory Twin Study found </w:t>
      </w:r>
      <w:r w:rsidRPr="0003560E">
        <w:rPr>
          <w:i/>
          <w:color w:val="1F4E79" w:themeColor="accent5" w:themeShade="80"/>
        </w:rPr>
        <w:t>Dyx</w:t>
      </w:r>
      <w:r w:rsidRPr="0003560E">
        <w:rPr>
          <w:color w:val="1F4E79" w:themeColor="accent5" w:themeShade="80"/>
        </w:rPr>
        <w:t xml:space="preserve"> to be a significant determinant of depressive symptoms (r= 0.14, p&lt;0.001 in 276 individuals). Also, in a preliminary analysis from the Atherosclerotic Risk </w:t>
      </w:r>
      <w:proofErr w:type="gramStart"/>
      <w:r w:rsidRPr="0003560E">
        <w:rPr>
          <w:color w:val="1F4E79" w:themeColor="accent5" w:themeShade="80"/>
        </w:rPr>
        <w:t>In</w:t>
      </w:r>
      <w:proofErr w:type="gramEnd"/>
      <w:r w:rsidRPr="0003560E">
        <w:rPr>
          <w:color w:val="1F4E79" w:themeColor="accent5" w:themeShade="80"/>
        </w:rPr>
        <w:t xml:space="preserve"> Communities (ARIC) study, psychological life stressors such as exhaustion and anger are associated with abnormal HRV. Cognitive impairment also associates with decreases in HRV.</w:t>
      </w:r>
      <w:r w:rsidRPr="0003560E">
        <w:rPr>
          <w:color w:val="1F4E79" w:themeColor="accent5" w:themeShade="80"/>
        </w:rPr>
        <w:fldChar w:fldCharType="begin" w:fldLock="1"/>
      </w:r>
      <w:r w:rsidRPr="0003560E">
        <w:rPr>
          <w:color w:val="1F4E79" w:themeColor="accent5" w:themeShade="80"/>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7&lt;/sup&gt;","plainTextFormattedCitation":"57","previouslyFormattedCitation":"&lt;sup&gt;58&lt;/sup&gt;"},"properties":{"noteIndex":0},"schema":"https://github.com/citation-style-language/schema/raw/master/csl-citation.json"}</w:instrText>
      </w:r>
      <w:r w:rsidRPr="0003560E">
        <w:rPr>
          <w:color w:val="1F4E79" w:themeColor="accent5" w:themeShade="80"/>
        </w:rPr>
        <w:fldChar w:fldCharType="separate"/>
      </w:r>
      <w:r w:rsidRPr="0003560E">
        <w:rPr>
          <w:noProof/>
          <w:color w:val="1F4E79" w:themeColor="accent5" w:themeShade="80"/>
          <w:vertAlign w:val="superscript"/>
        </w:rPr>
        <w:t>57</w:t>
      </w:r>
      <w:r w:rsidRPr="0003560E">
        <w:rPr>
          <w:color w:val="1F4E79" w:themeColor="accent5" w:themeShade="80"/>
        </w:rPr>
        <w:fldChar w:fldCharType="end"/>
      </w:r>
      <w:r w:rsidRPr="0003560E">
        <w:rPr>
          <w:color w:val="1F4E79" w:themeColor="accent5" w:themeShade="80"/>
        </w:rPr>
        <w:t xml:space="preserve"> We will look to elucidate the</w:t>
      </w:r>
      <w:r>
        <w:rPr>
          <w:color w:val="1F4E79" w:themeColor="accent5" w:themeShade="80"/>
        </w:rPr>
        <w:t xml:space="preserve"> independent</w:t>
      </w:r>
      <w:r w:rsidRPr="0003560E">
        <w:rPr>
          <w:color w:val="1F4E79" w:themeColor="accent5" w:themeShade="80"/>
        </w:rPr>
        <w:t xml:space="preserve"> relationship </w:t>
      </w:r>
      <w:r>
        <w:rPr>
          <w:color w:val="1F4E79" w:themeColor="accent5" w:themeShade="80"/>
        </w:rPr>
        <w:t>Dyx, a marker of neuro</w:t>
      </w:r>
      <w:r w:rsidR="00C2137A">
        <w:rPr>
          <w:color w:val="1F4E79" w:themeColor="accent5" w:themeShade="80"/>
        </w:rPr>
        <w:t>psychiatric disturbance</w:t>
      </w:r>
      <w:r>
        <w:rPr>
          <w:color w:val="1F4E79" w:themeColor="accent5" w:themeShade="80"/>
        </w:rPr>
        <w:t>, with depression and cognitive impairment, which has not yet been studied.</w:t>
      </w:r>
    </w:p>
    <w:p w14:paraId="66C31F47" w14:textId="77777777" w:rsidR="005C2A9D" w:rsidRPr="0003560E" w:rsidRDefault="005C2A9D" w:rsidP="005C2A9D">
      <w:pPr>
        <w:pStyle w:val="NoSpacing"/>
        <w:ind w:left="0" w:firstLine="0"/>
        <w:rPr>
          <w:color w:val="1F4E79" w:themeColor="accent5" w:themeShade="80"/>
          <w:sz w:val="12"/>
          <w:szCs w:val="12"/>
        </w:rPr>
      </w:pPr>
    </w:p>
    <w:p w14:paraId="6693C99F" w14:textId="54D70A46" w:rsidR="005C2A9D" w:rsidRPr="0003560E" w:rsidRDefault="005C2A9D" w:rsidP="005C2A9D">
      <w:pPr>
        <w:pStyle w:val="NoSpacing"/>
        <w:ind w:left="0" w:firstLine="0"/>
        <w:rPr>
          <w:color w:val="1F4E79" w:themeColor="accent5" w:themeShade="80"/>
        </w:rPr>
      </w:pPr>
      <w:r w:rsidRPr="0003560E">
        <w:rPr>
          <w:color w:val="1F4E79" w:themeColor="accent5" w:themeShade="80"/>
          <w:u w:val="single"/>
        </w:rPr>
        <w:t xml:space="preserve">Data Collection and </w:t>
      </w:r>
      <w:r w:rsidRPr="00C2137A">
        <w:rPr>
          <w:color w:val="1F4E79" w:themeColor="accent5" w:themeShade="80"/>
          <w:u w:val="single"/>
        </w:rPr>
        <w:t>Analysis</w:t>
      </w:r>
      <w:r w:rsidRPr="00C2137A">
        <w:rPr>
          <w:color w:val="1F4E79" w:themeColor="accent5" w:themeShade="80"/>
        </w:rPr>
        <w:t>:</w:t>
      </w:r>
      <w:r w:rsidR="00C2137A" w:rsidRPr="00C2137A">
        <w:rPr>
          <w:color w:val="1F4E79" w:themeColor="accent5" w:themeShade="80"/>
        </w:rPr>
        <w:t xml:space="preserve"> I will be directly involved with the study coordinators to enroll and consent patients for ambulatory ECG. I will be responsible for working with the BioStamp company to retrieve raw ECG </w:t>
      </w:r>
      <w:proofErr w:type="gramStart"/>
      <w:r w:rsidR="00C2137A" w:rsidRPr="00C2137A">
        <w:rPr>
          <w:color w:val="1F4E79" w:themeColor="accent5" w:themeShade="80"/>
        </w:rPr>
        <w:t>data, and</w:t>
      </w:r>
      <w:proofErr w:type="gramEnd"/>
      <w:r w:rsidR="00C2137A" w:rsidRPr="00C2137A">
        <w:rPr>
          <w:color w:val="1F4E79" w:themeColor="accent5" w:themeShade="80"/>
        </w:rPr>
        <w:t xml:space="preserve">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00C2137A" w:rsidRPr="00C2137A">
        <w:rPr>
          <w:i/>
          <w:color w:val="1F4E79" w:themeColor="accent5" w:themeShade="80"/>
        </w:rPr>
        <w:t>Dyx</w:t>
      </w:r>
      <w:r w:rsidR="00C2137A" w:rsidRPr="00C2137A">
        <w:rPr>
          <w:color w:val="1F4E79" w:themeColor="accent5" w:themeShade="80"/>
        </w:rPr>
        <w:t xml:space="preserve"> index through Poincaré plot analysis.</w:t>
      </w:r>
      <w:r w:rsidR="00C2137A" w:rsidRPr="00C2137A">
        <w:rPr>
          <w:color w:val="1F4E79" w:themeColor="accent5" w:themeShade="80"/>
        </w:rPr>
        <w:fldChar w:fldCharType="begin" w:fldLock="1"/>
      </w:r>
      <w:r w:rsidR="00C2137A" w:rsidRPr="00C2137A">
        <w:rPr>
          <w:color w:val="1F4E79" w:themeColor="accent5" w:themeShade="80"/>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8,39&lt;/sup&gt;","plainTextFormattedCitation":"38,39","previouslyFormattedCitation":"&lt;sup&gt;38,39&lt;/sup&gt;"},"properties":{"noteIndex":0},"schema":"https://github.com/citation-style-language/schema/raw/master/csl-citation.json"}</w:instrText>
      </w:r>
      <w:r w:rsidR="00C2137A" w:rsidRPr="00C2137A">
        <w:rPr>
          <w:color w:val="1F4E79" w:themeColor="accent5" w:themeShade="80"/>
        </w:rPr>
        <w:fldChar w:fldCharType="separate"/>
      </w:r>
      <w:r w:rsidR="00C2137A" w:rsidRPr="00C2137A">
        <w:rPr>
          <w:noProof/>
          <w:color w:val="1F4E79" w:themeColor="accent5" w:themeShade="80"/>
          <w:vertAlign w:val="superscript"/>
        </w:rPr>
        <w:t>38,39</w:t>
      </w:r>
      <w:r w:rsidR="00C2137A" w:rsidRPr="00C2137A">
        <w:rPr>
          <w:color w:val="1F4E79" w:themeColor="accent5" w:themeShade="80"/>
        </w:rPr>
        <w:fldChar w:fldCharType="end"/>
      </w:r>
      <w:r w:rsidR="00C2137A" w:rsidRPr="00C2137A">
        <w:rPr>
          <w:color w:val="1F4E79" w:themeColor="accent5" w:themeShade="80"/>
        </w:rPr>
        <w:t xml:space="preserve"> I will learn to use the HRV toolbox under the guidance of Dr. Shah to generate hourly frequency and geometric domain indices of HRV for additional HRV assessments.</w:t>
      </w:r>
      <w:r w:rsidR="00C2137A" w:rsidRPr="00C2137A">
        <w:rPr>
          <w:color w:val="1F4E79" w:themeColor="accent5" w:themeShade="80"/>
        </w:rPr>
        <w:fldChar w:fldCharType="begin" w:fldLock="1"/>
      </w:r>
      <w:r w:rsidR="00C2137A" w:rsidRPr="00C2137A">
        <w:rPr>
          <w:color w:val="1F4E79" w:themeColor="accent5" w:themeShade="80"/>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00C2137A" w:rsidRPr="00C2137A">
        <w:rPr>
          <w:color w:val="1F4E79" w:themeColor="accent5" w:themeShade="80"/>
        </w:rPr>
        <w:fldChar w:fldCharType="separate"/>
      </w:r>
      <w:r w:rsidR="00C2137A" w:rsidRPr="00C2137A">
        <w:rPr>
          <w:noProof/>
          <w:color w:val="1F4E79" w:themeColor="accent5" w:themeShade="80"/>
          <w:vertAlign w:val="superscript"/>
        </w:rPr>
        <w:t>50</w:t>
      </w:r>
      <w:r w:rsidR="00C2137A" w:rsidRPr="00C2137A">
        <w:rPr>
          <w:color w:val="1F4E79" w:themeColor="accent5" w:themeShade="80"/>
        </w:rPr>
        <w:fldChar w:fldCharType="end"/>
      </w:r>
      <w:r w:rsidR="00C2137A" w:rsidRPr="00C2137A">
        <w:rPr>
          <w:color w:val="1F4E79" w:themeColor="accent5" w:themeShade="80"/>
        </w:rPr>
        <w:t xml:space="preserve"> Familiarizing myself with the mathematical principles and technical skills underlying signal processing will be critical for my training. </w:t>
      </w:r>
      <w:r w:rsidRPr="0003560E">
        <w:rPr>
          <w:color w:val="1F4E79" w:themeColor="accent5" w:themeShade="80"/>
        </w:rPr>
        <w:t>The primary exposures will be depressive symptoms (PHQ-9)</w:t>
      </w:r>
      <w:r>
        <w:rPr>
          <w:color w:val="1F4E79" w:themeColor="accent5" w:themeShade="80"/>
        </w:rPr>
        <w:t xml:space="preserve"> </w:t>
      </w:r>
      <w:r w:rsidRPr="0003560E">
        <w:rPr>
          <w:color w:val="1F4E79" w:themeColor="accent5" w:themeShade="80"/>
        </w:rPr>
        <w:t>and cognitive impairment (</w:t>
      </w:r>
      <w:proofErr w:type="spellStart"/>
      <w:r w:rsidRPr="0003560E">
        <w:rPr>
          <w:color w:val="1F4E79" w:themeColor="accent5" w:themeShade="80"/>
        </w:rPr>
        <w:t>MoCA</w:t>
      </w:r>
      <w:proofErr w:type="spellEnd"/>
      <w:r w:rsidRPr="0003560E">
        <w:rPr>
          <w:color w:val="1F4E79" w:themeColor="accent5" w:themeShade="80"/>
        </w:rPr>
        <w:t xml:space="preserve"> score). The exposures will be analyzed for correlation. The primary outcome will be autonomic function, measured by </w:t>
      </w:r>
      <w:r w:rsidRPr="0003560E">
        <w:rPr>
          <w:i/>
          <w:color w:val="1F4E79" w:themeColor="accent5" w:themeShade="80"/>
        </w:rPr>
        <w:t>Dyx</w:t>
      </w:r>
      <w:r w:rsidRPr="0003560E">
        <w:rPr>
          <w:color w:val="1F4E79" w:themeColor="accent5" w:themeShade="80"/>
        </w:rPr>
        <w:t xml:space="preserve"> and other HRV indices. Each exposure will be included in individual regressions models for the continuous </w:t>
      </w:r>
      <w:r w:rsidRPr="0003560E">
        <w:rPr>
          <w:i/>
          <w:color w:val="1F4E79" w:themeColor="accent5" w:themeShade="80"/>
        </w:rPr>
        <w:t>Dyx</w:t>
      </w:r>
      <w:r w:rsidRPr="0003560E">
        <w:rPr>
          <w:color w:val="1F4E79" w:themeColor="accent5" w:themeShade="80"/>
        </w:rPr>
        <w:t xml:space="preserve"> measure, and logistic regressions for </w:t>
      </w:r>
      <w:r w:rsidRPr="0003560E">
        <w:rPr>
          <w:i/>
          <w:color w:val="1F4E79" w:themeColor="accent5" w:themeShade="80"/>
        </w:rPr>
        <w:t>Dyx</w:t>
      </w:r>
      <w:r w:rsidRPr="0003560E">
        <w:rPr>
          <w:color w:val="1F4E79" w:themeColor="accent5" w:themeShade="80"/>
        </w:rPr>
        <w:t xml:space="preserve"> using the clinical cutoff of &lt;2 units.</w:t>
      </w:r>
      <w:r w:rsidRPr="0003560E">
        <w:rPr>
          <w:color w:val="1F4E79" w:themeColor="accent5" w:themeShade="80"/>
        </w:rPr>
        <w:fldChar w:fldCharType="begin" w:fldLock="1"/>
      </w:r>
      <w:r w:rsidRPr="0003560E">
        <w:rPr>
          <w:color w:val="1F4E79" w:themeColor="accent5" w:themeShade="80"/>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03560E">
        <w:rPr>
          <w:color w:val="1F4E79" w:themeColor="accent5" w:themeShade="80"/>
        </w:rPr>
        <w:fldChar w:fldCharType="separate"/>
      </w:r>
      <w:r w:rsidRPr="0003560E">
        <w:rPr>
          <w:noProof/>
          <w:color w:val="1F4E79" w:themeColor="accent5" w:themeShade="80"/>
          <w:vertAlign w:val="superscript"/>
        </w:rPr>
        <w:t>22</w:t>
      </w:r>
      <w:r w:rsidRPr="0003560E">
        <w:rPr>
          <w:color w:val="1F4E79" w:themeColor="accent5" w:themeShade="80"/>
        </w:rPr>
        <w:fldChar w:fldCharType="end"/>
      </w:r>
      <w:r w:rsidRPr="0003560E">
        <w:rPr>
          <w:color w:val="1F4E79" w:themeColor="accent5" w:themeShade="80"/>
        </w:rPr>
        <w:t xml:space="preserve"> </w:t>
      </w:r>
      <w:r w:rsidR="00C2137A">
        <w:rPr>
          <w:color w:val="1F4E79" w:themeColor="accent5" w:themeShade="80"/>
        </w:rPr>
        <w:t>S</w:t>
      </w:r>
      <w:r>
        <w:rPr>
          <w:color w:val="1F4E79" w:themeColor="accent5" w:themeShade="80"/>
        </w:rPr>
        <w:t>econdary outcomes will</w:t>
      </w:r>
      <w:r w:rsidRPr="0003560E">
        <w:rPr>
          <w:color w:val="1F4E79" w:themeColor="accent5" w:themeShade="80"/>
        </w:rPr>
        <w:t xml:space="preserve"> adjust for</w:t>
      </w:r>
      <w:r w:rsidR="00C2137A">
        <w:rPr>
          <w:color w:val="1F4E79" w:themeColor="accent5" w:themeShade="80"/>
        </w:rPr>
        <w:t xml:space="preserve"> s</w:t>
      </w:r>
      <w:r w:rsidRPr="0003560E">
        <w:rPr>
          <w:color w:val="1F4E79" w:themeColor="accent5" w:themeShade="80"/>
        </w:rPr>
        <w:t xml:space="preserve">ociodemographic and traditional </w:t>
      </w:r>
      <w:r w:rsidR="00C2137A">
        <w:rPr>
          <w:color w:val="1F4E79" w:themeColor="accent5" w:themeShade="80"/>
        </w:rPr>
        <w:t xml:space="preserve">cardiovascular </w:t>
      </w:r>
      <w:r w:rsidRPr="0003560E">
        <w:rPr>
          <w:color w:val="1F4E79" w:themeColor="accent5" w:themeShade="80"/>
        </w:rPr>
        <w:t>risk factors. My training through the MSCR will provide me the necessary tools to conduct these analyses</w:t>
      </w:r>
      <w:r>
        <w:rPr>
          <w:color w:val="1F4E79" w:themeColor="accent5" w:themeShade="80"/>
        </w:rPr>
        <w:t>, with support from Dr. Alonso and Dr. Shah in evaluation and interpretation of the data.</w:t>
      </w:r>
      <w:r w:rsidRPr="0003560E">
        <w:rPr>
          <w:color w:val="1F4E79" w:themeColor="accent5" w:themeShade="80"/>
        </w:rPr>
        <w:t xml:space="preserve"> </w:t>
      </w:r>
    </w:p>
    <w:p w14:paraId="4EAAC901" w14:textId="77777777" w:rsidR="005C2A9D" w:rsidRPr="0003560E" w:rsidRDefault="005C2A9D" w:rsidP="005C2A9D">
      <w:pPr>
        <w:pStyle w:val="NoSpacing"/>
        <w:ind w:left="0" w:firstLine="0"/>
        <w:rPr>
          <w:color w:val="1F4E79" w:themeColor="accent5" w:themeShade="80"/>
          <w:sz w:val="12"/>
          <w:szCs w:val="12"/>
        </w:rPr>
      </w:pPr>
    </w:p>
    <w:p w14:paraId="08EE08F4" w14:textId="77777777" w:rsidR="005C2A9D" w:rsidRDefault="005C2A9D" w:rsidP="005C2A9D">
      <w:pPr>
        <w:pStyle w:val="NoSpacing"/>
        <w:ind w:left="0" w:firstLine="0"/>
        <w:rPr>
          <w:color w:val="1F4E79" w:themeColor="accent5" w:themeShade="80"/>
        </w:rPr>
      </w:pPr>
      <w:r w:rsidRPr="0003560E">
        <w:rPr>
          <w:color w:val="1F4E79" w:themeColor="accent5" w:themeShade="80"/>
          <w:u w:val="single"/>
        </w:rPr>
        <w:t>Potential Problems and Solutions</w:t>
      </w:r>
      <w:r w:rsidRPr="0003560E">
        <w:rPr>
          <w:color w:val="1F4E79" w:themeColor="accent5" w:themeShade="80"/>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2EDA2719" w14:textId="77777777" w:rsidR="005C2A9D" w:rsidRPr="007C7062" w:rsidRDefault="005C2A9D" w:rsidP="005C2A9D">
      <w:pPr>
        <w:pStyle w:val="NoSpacing"/>
        <w:ind w:left="0" w:firstLine="0"/>
        <w:rPr>
          <w:color w:val="1F4E79" w:themeColor="accent5" w:themeShade="80"/>
          <w:sz w:val="12"/>
          <w:szCs w:val="12"/>
        </w:rPr>
      </w:pPr>
    </w:p>
    <w:p w14:paraId="021AB53D" w14:textId="77777777" w:rsidR="005C2A9D" w:rsidRPr="007C7062" w:rsidRDefault="005C2A9D" w:rsidP="005C2A9D">
      <w:pPr>
        <w:pStyle w:val="NoSpacing"/>
        <w:ind w:left="0" w:firstLine="0"/>
        <w:rPr>
          <w:color w:val="1F4E79" w:themeColor="accent5" w:themeShade="80"/>
        </w:rPr>
      </w:pPr>
      <w:r w:rsidRPr="007C7062">
        <w:rPr>
          <w:color w:val="1F4E79" w:themeColor="accent5" w:themeShade="80"/>
          <w:u w:val="single"/>
        </w:rPr>
        <w:t>Anticipated Results</w:t>
      </w:r>
      <w:r w:rsidRPr="007C7062">
        <w:rPr>
          <w:color w:val="1F4E79" w:themeColor="accent5" w:themeShade="80"/>
        </w:rPr>
        <w:t xml:space="preserve">: We expect to find an independent association of depression and cognitive impairment with autonomic dysfunction, measured by low </w:t>
      </w:r>
      <w:r w:rsidRPr="007C7062">
        <w:rPr>
          <w:i/>
          <w:color w:val="1F4E79" w:themeColor="accent5" w:themeShade="80"/>
        </w:rPr>
        <w:t>Dyx</w:t>
      </w:r>
      <w:r w:rsidRPr="007C7062">
        <w:rPr>
          <w:color w:val="1F4E79" w:themeColor="accent5" w:themeShade="80"/>
        </w:rPr>
        <w:t>.</w:t>
      </w:r>
    </w:p>
    <w:p w14:paraId="698AB888" w14:textId="77777777" w:rsidR="005C2A9D" w:rsidRPr="007624C3" w:rsidRDefault="005C2A9D" w:rsidP="0008149B">
      <w:pPr>
        <w:pStyle w:val="NoSpacing"/>
        <w:ind w:left="0" w:firstLine="0"/>
        <w:rPr>
          <w:sz w:val="12"/>
          <w:szCs w:val="12"/>
        </w:rPr>
      </w:pPr>
    </w:p>
    <w:p w14:paraId="73043F5A" w14:textId="6629E681" w:rsidR="007B0F37" w:rsidRPr="00C2137A" w:rsidRDefault="003234E8" w:rsidP="007B0F37">
      <w:pPr>
        <w:pStyle w:val="NoSpacing"/>
        <w:ind w:left="0" w:firstLine="0"/>
        <w:rPr>
          <w:color w:val="000000" w:themeColor="text1"/>
        </w:rPr>
      </w:pPr>
      <w:r w:rsidRPr="00C2137A">
        <w:rPr>
          <w:b/>
          <w:color w:val="000000" w:themeColor="text1"/>
        </w:rPr>
        <w:t>D</w:t>
      </w:r>
      <w:r w:rsidR="00C2137A" w:rsidRPr="00C2137A">
        <w:rPr>
          <w:b/>
          <w:color w:val="000000" w:themeColor="text1"/>
        </w:rPr>
        <w:t>5</w:t>
      </w:r>
      <w:r w:rsidRPr="00C2137A">
        <w:rPr>
          <w:b/>
          <w:color w:val="000000" w:themeColor="text1"/>
        </w:rPr>
        <w:t xml:space="preserve">. </w:t>
      </w:r>
      <w:r w:rsidR="007B0F37" w:rsidRPr="00C2137A">
        <w:rPr>
          <w:b/>
          <w:color w:val="000000" w:themeColor="text1"/>
        </w:rPr>
        <w:t>Specific Aim #</w:t>
      </w:r>
      <w:r w:rsidR="00C2137A" w:rsidRPr="00C2137A">
        <w:rPr>
          <w:b/>
          <w:color w:val="000000" w:themeColor="text1"/>
        </w:rPr>
        <w:t>2</w:t>
      </w:r>
      <w:r w:rsidR="007B0F37" w:rsidRPr="00C2137A">
        <w:rPr>
          <w:b/>
          <w:color w:val="000000" w:themeColor="text1"/>
        </w:rPr>
        <w:t>: To evaluate the relationship of autonomic dysfunction, measured by abnormal HRV, on the spectrum of progressive CAD.</w:t>
      </w:r>
    </w:p>
    <w:p w14:paraId="37EFF871" w14:textId="0C1ADB46" w:rsidR="00C72E38" w:rsidRPr="007624C3" w:rsidRDefault="00C72E38" w:rsidP="0008149B">
      <w:pPr>
        <w:pStyle w:val="NoSpacing"/>
        <w:ind w:left="0" w:firstLine="0"/>
        <w:rPr>
          <w:sz w:val="12"/>
          <w:szCs w:val="12"/>
        </w:rPr>
      </w:pPr>
    </w:p>
    <w:p w14:paraId="7C60962E" w14:textId="2CC377F8" w:rsidR="001F5F57" w:rsidRDefault="009E2033" w:rsidP="0008149B">
      <w:pPr>
        <w:pStyle w:val="NoSpacing"/>
        <w:ind w:left="0" w:firstLine="0"/>
      </w:pPr>
      <w:r>
        <w:rPr>
          <w:noProof/>
        </w:rPr>
        <mc:AlternateContent>
          <mc:Choice Requires="wpg">
            <w:drawing>
              <wp:anchor distT="0" distB="0" distL="114300" distR="114300" simplePos="0" relativeHeight="251663360" behindDoc="0" locked="0" layoutInCell="1" allowOverlap="1" wp14:anchorId="21619AD4" wp14:editId="25D66ADC">
                <wp:simplePos x="0" y="0"/>
                <wp:positionH relativeFrom="column">
                  <wp:posOffset>3006725</wp:posOffset>
                </wp:positionH>
                <wp:positionV relativeFrom="paragraph">
                  <wp:posOffset>586</wp:posOffset>
                </wp:positionV>
                <wp:extent cx="3851910" cy="1744958"/>
                <wp:effectExtent l="0" t="0" r="0" b="0"/>
                <wp:wrapTight wrapText="bothSides">
                  <wp:wrapPolygon edited="0">
                    <wp:start x="0" y="0"/>
                    <wp:lineTo x="0" y="18871"/>
                    <wp:lineTo x="1923" y="20130"/>
                    <wp:lineTo x="1923" y="21230"/>
                    <wp:lineTo x="20297" y="21230"/>
                    <wp:lineTo x="20297" y="20130"/>
                    <wp:lineTo x="21507" y="18871"/>
                    <wp:lineTo x="21507"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3851910" cy="1744958"/>
                          <a:chOff x="0" y="0"/>
                          <a:chExt cx="3851910" cy="1744958"/>
                        </a:xfrm>
                      </wpg:grpSpPr>
                      <wps:wsp>
                        <wps:cNvPr id="11" name="Text Box 11"/>
                        <wps:cNvSpPr txBox="1"/>
                        <wps:spPr>
                          <a:xfrm>
                            <a:off x="274320" y="1463040"/>
                            <a:ext cx="3426112" cy="281918"/>
                          </a:xfrm>
                          <a:prstGeom prst="rect">
                            <a:avLst/>
                          </a:prstGeom>
                          <a:noFill/>
                          <a:ln w="6350">
                            <a:noFill/>
                          </a:ln>
                        </wps:spPr>
                        <wps:txbx>
                          <w:txbxContent>
                            <w:p w14:paraId="245ED2B5" w14:textId="77777777" w:rsidR="00FA5829" w:rsidRPr="00B97B13" w:rsidRDefault="00FA5829" w:rsidP="000E4045">
                              <w:pPr>
                                <w:jc w:val="center"/>
                                <w:rPr>
                                  <w:b/>
                                </w:rPr>
                              </w:pPr>
                              <w:r w:rsidRPr="00B97B13">
                                <w:rPr>
                                  <w:b/>
                                </w:rPr>
                                <w:t xml:space="preserve">Figure </w:t>
                              </w:r>
                              <w:r>
                                <w:rPr>
                                  <w:b/>
                                </w:rPr>
                                <w:t>4</w:t>
                              </w:r>
                              <w:r w:rsidRPr="00B97B13">
                                <w:rPr>
                                  <w:b/>
                                </w:rPr>
                                <w:t xml:space="preserve">. Low Morning HRV and </w:t>
                              </w:r>
                              <w:r>
                                <w:rPr>
                                  <w:b/>
                                </w:rPr>
                                <w:t>Abnormal M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4" name="Group 14"/>
                        <wpg:cNvGrpSpPr/>
                        <wpg:grpSpPr>
                          <a:xfrm>
                            <a:off x="0" y="0"/>
                            <a:ext cx="3851910" cy="1519554"/>
                            <a:chOff x="0" y="0"/>
                            <a:chExt cx="2915920" cy="1150901"/>
                          </a:xfrm>
                        </wpg:grpSpPr>
                        <pic:pic xmlns:pic="http://schemas.openxmlformats.org/drawingml/2006/picture">
                          <pic:nvPicPr>
                            <pic:cNvPr id="10" name="Picture 10"/>
                            <pic:cNvPicPr>
                              <a:picLocks noChangeAspect="1"/>
                            </pic:cNvPicPr>
                          </pic:nvPicPr>
                          <pic:blipFill rotWithShape="1">
                            <a:blip r:embed="rId17" cstate="print">
                              <a:extLst>
                                <a:ext uri="{28A0092B-C50C-407E-A947-70E740481C1C}">
                                  <a14:useLocalDpi xmlns:a14="http://schemas.microsoft.com/office/drawing/2010/main" val="0"/>
                                </a:ext>
                              </a:extLst>
                            </a:blip>
                            <a:srcRect b="75591"/>
                            <a:stretch/>
                          </pic:blipFill>
                          <pic:spPr bwMode="auto">
                            <a:xfrm>
                              <a:off x="0" y="0"/>
                              <a:ext cx="2915920" cy="7569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7" cstate="print">
                              <a:extLst>
                                <a:ext uri="{28A0092B-C50C-407E-A947-70E740481C1C}">
                                  <a14:useLocalDpi xmlns:a14="http://schemas.microsoft.com/office/drawing/2010/main" val="0"/>
                                </a:ext>
                              </a:extLst>
                            </a:blip>
                            <a:srcRect t="86702"/>
                            <a:stretch/>
                          </pic:blipFill>
                          <pic:spPr bwMode="auto">
                            <a:xfrm>
                              <a:off x="0" y="738786"/>
                              <a:ext cx="2915920" cy="412115"/>
                            </a:xfrm>
                            <a:prstGeom prst="rect">
                              <a:avLst/>
                            </a:prstGeom>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21619AD4" id="Group 15" o:spid="_x0000_s1035" style="position:absolute;margin-left:236.75pt;margin-top:.05pt;width:303.3pt;height:137.4pt;z-index:251663360;mso-width-relative:margin;mso-height-relative:margin" coordsize="38519,1744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">
                <v:shape id="Text Box 11" o:spid="_x0000_s1036" type="#_x0000_t202" style="position:absolute;left:2743;top:14630;width:34261;height:28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" filled="f" stroked="f" strokeweight=".5pt">
                  <v:textbox>
                    <w:txbxContent>
                      <w:p w14:paraId="245ED2B5" w14:textId="77777777" w:rsidR="00FA5829" w:rsidRPr="00B97B13" w:rsidRDefault="00FA5829" w:rsidP="000E4045">
                        <w:pPr>
                          <w:jc w:val="center"/>
                          <w:rPr>
                            <w:b/>
                          </w:rPr>
                        </w:pPr>
                        <w:r w:rsidRPr="00B97B13">
                          <w:rPr>
                            <w:b/>
                          </w:rPr>
                          <w:t xml:space="preserve">Figure </w:t>
                        </w:r>
                        <w:r>
                          <w:rPr>
                            <w:b/>
                          </w:rPr>
                          <w:t>4</w:t>
                        </w:r>
                        <w:r w:rsidRPr="00B97B13">
                          <w:rPr>
                            <w:b/>
                          </w:rPr>
                          <w:t xml:space="preserve">. Low Morning HRV and </w:t>
                        </w:r>
                        <w:r>
                          <w:rPr>
                            <w:b/>
                          </w:rPr>
                          <w:t>Abnormal MPI</w:t>
                        </w:r>
                      </w:p>
                    </w:txbxContent>
                  </v:textbox>
                </v:shape>
                <v:group id="Group 14" o:spid="_x0000_s1037" style="position:absolute;width:38519;height:15195" coordsize="29159,115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">
                  <v:shape id="Picture 10" o:spid="_x0000_s1038" type="#_x0000_t75" style="position:absolute;width:29159;height:75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">
                    <v:imagedata r:id="rId18" o:title="" cropbottom="49539f"/>
                  </v:shape>
                  <v:shape id="Picture 13" o:spid="_x0000_s1039" type="#_x0000_t75" style="position:absolute;top:7387;width:29159;height:41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">
                    <v:imagedata r:id="rId18" o:title="" croptop="56821f"/>
                  </v:shape>
                </v:group>
                <w10:wrap type="tight"/>
              </v:group>
            </w:pict>
          </mc:Fallback>
        </mc:AlternateContent>
      </w:r>
      <w:r w:rsidR="00C72E38" w:rsidRPr="00C72E38">
        <w:rPr>
          <w:u w:val="single"/>
        </w:rPr>
        <w:t>Rationale</w:t>
      </w:r>
      <w:r w:rsidR="00C72E38">
        <w:t xml:space="preserve">: Abnormal HRV indicates autonomic dysfunction and increases the risk of cardiovascular mortality. </w:t>
      </w:r>
      <w:r w:rsidR="00C72E38">
        <w:rPr>
          <w:i/>
        </w:rPr>
        <w:t>Dyx</w:t>
      </w:r>
      <w:r w:rsidR="00C72E38">
        <w:t xml:space="preserve"> has been shown to predict myocardial perfusion defects during stress test. </w:t>
      </w:r>
      <w:r w:rsidR="003B3CCB">
        <w:t>Our previous work suggests this finding is most robust during morning hours</w:t>
      </w:r>
      <w:r>
        <w:t xml:space="preserve">, as in </w:t>
      </w:r>
      <w:r w:rsidRPr="009E2033">
        <w:rPr>
          <w:b/>
        </w:rPr>
        <w:t>Figure 4</w:t>
      </w:r>
      <w:r w:rsidR="00A70E7F">
        <w:t>.</w:t>
      </w:r>
      <w:r w:rsidR="008C0323">
        <w:fldChar w:fldCharType="begin" w:fldLock="1"/>
      </w:r>
      <w:r w:rsidR="00983CB7">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008C0323">
        <w:fldChar w:fldCharType="separate"/>
      </w:r>
      <w:r w:rsidR="00983CB7" w:rsidRPr="00983CB7">
        <w:rPr>
          <w:noProof/>
          <w:vertAlign w:val="superscript"/>
        </w:rPr>
        <w:t>7</w:t>
      </w:r>
      <w:r w:rsidR="008C0323">
        <w:fldChar w:fldCharType="end"/>
      </w:r>
      <w:r w:rsidR="00A70E7F">
        <w:t xml:space="preserve"> </w:t>
      </w:r>
      <w:r w:rsidR="00C72E38">
        <w:t xml:space="preserve">We are looking to, for the first time, evaluate </w:t>
      </w:r>
      <w:r w:rsidR="00C72E38">
        <w:rPr>
          <w:i/>
        </w:rPr>
        <w:t xml:space="preserve">Dyx </w:t>
      </w:r>
      <w:r w:rsidR="00546515">
        <w:t xml:space="preserve">during morning hours </w:t>
      </w:r>
      <w:r w:rsidR="00C72E38">
        <w:t xml:space="preserve">and the relationship </w:t>
      </w:r>
      <w:r w:rsidR="00CA7FDA">
        <w:t>with</w:t>
      </w:r>
      <w:r w:rsidR="00AE4E6C">
        <w:t xml:space="preserve"> </w:t>
      </w:r>
      <w:r w:rsidR="00CA7FDA">
        <w:t>obstructive CAD and overall plaque burden</w:t>
      </w:r>
      <w:r w:rsidR="00AE4E6C">
        <w:t>.</w:t>
      </w:r>
    </w:p>
    <w:p w14:paraId="65CF4375" w14:textId="6F3542D8" w:rsidR="001F5F57" w:rsidRPr="007624C3" w:rsidRDefault="001F5F57" w:rsidP="0008149B">
      <w:pPr>
        <w:pStyle w:val="NoSpacing"/>
        <w:ind w:left="0" w:firstLine="0"/>
        <w:rPr>
          <w:sz w:val="12"/>
          <w:szCs w:val="12"/>
        </w:rPr>
      </w:pPr>
    </w:p>
    <w:p w14:paraId="780667FF" w14:textId="2E5D2FDF" w:rsidR="00291290" w:rsidRDefault="00414841" w:rsidP="0008149B">
      <w:pPr>
        <w:pStyle w:val="NoSpacing"/>
        <w:ind w:left="0" w:firstLine="0"/>
      </w:pPr>
      <w:r w:rsidRPr="001C0A6F">
        <w:rPr>
          <w:u w:val="single"/>
        </w:rPr>
        <w:t xml:space="preserve">Data </w:t>
      </w:r>
      <w:r w:rsidR="00C0508A">
        <w:rPr>
          <w:u w:val="single"/>
        </w:rPr>
        <w:t xml:space="preserve">Collection and </w:t>
      </w:r>
      <w:proofErr w:type="spellStart"/>
      <w:proofErr w:type="gramStart"/>
      <w:r w:rsidRPr="001C0A6F">
        <w:rPr>
          <w:u w:val="single"/>
        </w:rPr>
        <w:t>Analysis</w:t>
      </w:r>
      <w:r w:rsidR="00C2137A" w:rsidRPr="00C2137A">
        <w:t>:</w:t>
      </w:r>
      <w:r w:rsidR="001F5F57">
        <w:t>I</w:t>
      </w:r>
      <w:proofErr w:type="spellEnd"/>
      <w:proofErr w:type="gramEnd"/>
      <w:r w:rsidR="001F5F57">
        <w:t xml:space="preserve"> </w:t>
      </w:r>
      <w:r w:rsidR="00BF0B7D">
        <w:t xml:space="preserve">will compare the </w:t>
      </w:r>
      <w:r w:rsidR="003941DD">
        <w:t xml:space="preserve">exposure of </w:t>
      </w:r>
      <w:r w:rsidR="00BF0B7D">
        <w:t xml:space="preserve">HRV to the </w:t>
      </w:r>
      <w:r w:rsidR="003941DD">
        <w:t xml:space="preserve">outcome of </w:t>
      </w:r>
      <w:r w:rsidR="004C155F">
        <w:t xml:space="preserve">coronary artery plaque burden, measured by the </w:t>
      </w:r>
      <w:proofErr w:type="spellStart"/>
      <w:r w:rsidR="005B626F">
        <w:t>Gensini</w:t>
      </w:r>
      <w:proofErr w:type="spellEnd"/>
      <w:r w:rsidR="004C155F">
        <w:t xml:space="preserve"> score</w:t>
      </w:r>
      <w:r w:rsidR="005B626F">
        <w:t>,</w:t>
      </w:r>
      <w:r w:rsidR="004C155F">
        <w:t xml:space="preserve"> </w:t>
      </w:r>
      <w:r w:rsidR="005B626F">
        <w:t>from</w:t>
      </w:r>
      <w:r w:rsidR="00BF0B7D">
        <w:t xml:space="preserve"> cardiac catherization using </w:t>
      </w:r>
      <w:r w:rsidR="004C155F">
        <w:t>linear</w:t>
      </w:r>
      <w:r w:rsidR="00BF0B7D">
        <w:t xml:space="preserve"> regression models</w:t>
      </w:r>
      <w:r w:rsidR="006658FE">
        <w:t xml:space="preserve">. </w:t>
      </w:r>
      <w:r w:rsidR="00FC4EC0">
        <w:t xml:space="preserve">Logistic regression models will be fit using </w:t>
      </w:r>
      <w:r w:rsidR="005B626F">
        <w:t xml:space="preserve">a clinical </w:t>
      </w:r>
      <w:r w:rsidR="00FC4EC0">
        <w:t xml:space="preserve">cutoff </w:t>
      </w:r>
      <w:r w:rsidR="005B626F">
        <w:t xml:space="preserve">point </w:t>
      </w:r>
      <w:r w:rsidR="00FC4EC0">
        <w:t xml:space="preserve">of </w:t>
      </w:r>
      <w:r w:rsidR="00FC4EC0">
        <w:rPr>
          <w:i/>
        </w:rPr>
        <w:t>Dyx</w:t>
      </w:r>
      <w:r w:rsidR="005B626F">
        <w:rPr>
          <w:i/>
        </w:rPr>
        <w:t xml:space="preserve"> </w:t>
      </w:r>
      <w:r w:rsidR="005B626F">
        <w:t>(&lt; 2.0 units)</w:t>
      </w:r>
      <w:r w:rsidR="00FC4EC0">
        <w:rPr>
          <w:i/>
        </w:rPr>
        <w:t xml:space="preserve"> </w:t>
      </w:r>
      <w:r w:rsidR="00BE2B82">
        <w:t xml:space="preserve">against obstructive CAD (stenosis </w:t>
      </w:r>
      <w:r w:rsidR="00BE2B82" w:rsidRPr="00CA7FDA">
        <w:rPr>
          <w:u w:val="single"/>
        </w:rPr>
        <w:t>&gt;</w:t>
      </w:r>
      <w:r w:rsidR="00BE2B82" w:rsidRPr="00CA7FDA">
        <w:t xml:space="preserve"> </w:t>
      </w:r>
      <w:r w:rsidR="00BE2B82">
        <w:t>70%).</w:t>
      </w:r>
      <w:r w:rsidR="0083481D">
        <w:fldChar w:fldCharType="begin" w:fldLock="1"/>
      </w:r>
      <w:r w:rsidR="00F85730">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0083481D">
        <w:fldChar w:fldCharType="separate"/>
      </w:r>
      <w:r w:rsidR="00F85730" w:rsidRPr="00F85730">
        <w:rPr>
          <w:noProof/>
          <w:vertAlign w:val="superscript"/>
        </w:rPr>
        <w:t>22</w:t>
      </w:r>
      <w:r w:rsidR="0083481D">
        <w:fldChar w:fldCharType="end"/>
      </w:r>
      <w:r w:rsidR="006658FE">
        <w:t xml:space="preserve"> Secondary outcomes will evaluate the performance of HRV against traditional risk factors. </w:t>
      </w:r>
      <w:r w:rsidR="00FC4EC0">
        <w:t xml:space="preserve"> </w:t>
      </w:r>
      <w:r w:rsidR="001F5F57" w:rsidRPr="00FC4EC0">
        <w:t>I</w:t>
      </w:r>
      <w:r w:rsidR="001F5F57">
        <w:t xml:space="preserve"> will perform these analyses independently</w:t>
      </w:r>
      <w:r w:rsidR="0086624D">
        <w:t xml:space="preserve"> to </w:t>
      </w:r>
      <w:r w:rsidR="001F5F57">
        <w:t xml:space="preserve">help apply the biostatistics skills strengthened by formal coursework during the MSCR. </w:t>
      </w:r>
    </w:p>
    <w:p w14:paraId="0BB56FC4" w14:textId="77777777" w:rsidR="001F5F57" w:rsidRPr="007624C3" w:rsidRDefault="001F5F57" w:rsidP="0008149B">
      <w:pPr>
        <w:pStyle w:val="NoSpacing"/>
        <w:ind w:left="0" w:firstLine="0"/>
        <w:rPr>
          <w:sz w:val="12"/>
          <w:szCs w:val="12"/>
        </w:rPr>
      </w:pPr>
    </w:p>
    <w:p w14:paraId="0C5D5DD4" w14:textId="6686D67C" w:rsidR="00FD5D46" w:rsidRPr="00FD5D46" w:rsidRDefault="00414841" w:rsidP="0008149B">
      <w:pPr>
        <w:pStyle w:val="NoSpacing"/>
        <w:ind w:left="0" w:firstLine="0"/>
      </w:pPr>
      <w:r w:rsidRPr="00CD0B56">
        <w:rPr>
          <w:u w:val="single"/>
        </w:rPr>
        <w:t>Potential Problems and Solutions</w:t>
      </w:r>
      <w:r w:rsidR="00CD0B56">
        <w:t>:</w:t>
      </w:r>
      <w:r w:rsidR="00986E97">
        <w:t xml:space="preserve"> </w:t>
      </w:r>
      <w:r w:rsidR="002E723A">
        <w:t xml:space="preserve">This patient population </w:t>
      </w:r>
      <w:r w:rsidR="008E4DBC">
        <w:t xml:space="preserve">is likely to have a </w:t>
      </w:r>
      <w:r w:rsidR="008946DF">
        <w:t>high</w:t>
      </w:r>
      <w:r w:rsidR="008E4DBC">
        <w:t xml:space="preserve"> proportion of patients on beta-blockers, which ha</w:t>
      </w:r>
      <w:r w:rsidR="00546515">
        <w:t>s a known effect on heart rate a</w:t>
      </w:r>
      <w:r w:rsidR="008E4DBC">
        <w:t>nd spectral HRV.</w:t>
      </w:r>
      <w:r w:rsidR="008E4DBC">
        <w:fldChar w:fldCharType="begin" w:fldLock="1"/>
      </w:r>
      <w:r w:rsidR="002E01EF">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5&lt;/sup&gt;","plainTextFormattedCitation":"55","previouslyFormattedCitation":"&lt;sup&gt;55&lt;/sup&gt;"},"properties":{"noteIndex":0},"schema":"https://github.com/citation-style-language/schema/raw/master/csl-citation.json"}</w:instrText>
      </w:r>
      <w:r w:rsidR="008E4DBC">
        <w:fldChar w:fldCharType="separate"/>
      </w:r>
      <w:r w:rsidR="0016248C" w:rsidRPr="0016248C">
        <w:rPr>
          <w:noProof/>
          <w:vertAlign w:val="superscript"/>
        </w:rPr>
        <w:t>55</w:t>
      </w:r>
      <w:r w:rsidR="008E4DBC">
        <w:fldChar w:fldCharType="end"/>
      </w:r>
      <w:r w:rsidR="008E4DBC">
        <w:t xml:space="preserve"> For patients on beta-blocker therapy </w:t>
      </w:r>
      <w:r w:rsidR="0083481D">
        <w:t xml:space="preserve">we will perform </w:t>
      </w:r>
      <w:r w:rsidR="008E4DBC">
        <w:t xml:space="preserve">an additional subgroup analysis to prevent confounding. </w:t>
      </w:r>
      <w:r w:rsidR="00986E97">
        <w:t xml:space="preserve">Continuous ECG data are susceptible to </w:t>
      </w:r>
      <w:r w:rsidR="00986E97">
        <w:lastRenderedPageBreak/>
        <w:t>artifact, which may lead to erroneous data</w:t>
      </w:r>
      <w:r w:rsidR="001E579C">
        <w:t xml:space="preserve">. Such data can be edited to remove noise and ectopy, and interpolated to fill gaps, </w:t>
      </w:r>
      <w:r w:rsidR="00E471C4">
        <w:t xml:space="preserve">which existing software techniques allow for the easy cleaning of raw RR interval data. </w:t>
      </w:r>
    </w:p>
    <w:p w14:paraId="4DF91978" w14:textId="67DF6A92" w:rsidR="009E7DEA" w:rsidRPr="007624C3" w:rsidRDefault="009E7DEA" w:rsidP="0008149B">
      <w:pPr>
        <w:pStyle w:val="NoSpacing"/>
        <w:ind w:left="0" w:firstLine="0"/>
        <w:rPr>
          <w:sz w:val="12"/>
          <w:szCs w:val="12"/>
        </w:rPr>
      </w:pPr>
    </w:p>
    <w:p w14:paraId="7B873E36" w14:textId="16617C3A" w:rsidR="004577B9" w:rsidRDefault="00414841" w:rsidP="0008149B">
      <w:pPr>
        <w:pStyle w:val="NoSpacing"/>
        <w:ind w:left="0" w:firstLine="0"/>
      </w:pPr>
      <w:r w:rsidRPr="003374E4">
        <w:rPr>
          <w:u w:val="single"/>
        </w:rPr>
        <w:t>Anticipated Results</w:t>
      </w:r>
      <w:r w:rsidR="003374E4">
        <w:t xml:space="preserve">: </w:t>
      </w:r>
      <w:r w:rsidR="004577B9">
        <w:t xml:space="preserve">We </w:t>
      </w:r>
      <w:r w:rsidR="00115D98">
        <w:t xml:space="preserve">expect to find an independent association with </w:t>
      </w:r>
      <w:r w:rsidR="004577B9">
        <w:t>autonomic dysfunction</w:t>
      </w:r>
      <w:r w:rsidR="00115D98">
        <w:t xml:space="preserve"> in the morning hours</w:t>
      </w:r>
      <w:r w:rsidR="004577B9">
        <w:t xml:space="preserve">, measured by low </w:t>
      </w:r>
      <w:r w:rsidR="004577B9">
        <w:rPr>
          <w:i/>
        </w:rPr>
        <w:t>Dyx</w:t>
      </w:r>
      <w:r w:rsidR="004577B9">
        <w:t xml:space="preserve">, </w:t>
      </w:r>
      <w:r w:rsidR="00115D98">
        <w:t xml:space="preserve">with </w:t>
      </w:r>
      <w:r w:rsidR="00BE2B82">
        <w:t>progressive coronary artery plaque burden.</w:t>
      </w:r>
    </w:p>
    <w:p w14:paraId="333250FC" w14:textId="77777777" w:rsidR="004D035F" w:rsidRPr="007624C3" w:rsidRDefault="004D035F" w:rsidP="0008149B">
      <w:pPr>
        <w:pStyle w:val="NoSpacing"/>
        <w:ind w:left="0" w:firstLine="0"/>
        <w:rPr>
          <w:sz w:val="12"/>
          <w:szCs w:val="12"/>
          <w:shd w:val="clear" w:color="auto" w:fill="FFFFFF"/>
        </w:rPr>
      </w:pPr>
    </w:p>
    <w:p w14:paraId="7B6A9E16" w14:textId="77777777" w:rsidR="00FA6F42" w:rsidRPr="007624C3" w:rsidRDefault="00FA6F42" w:rsidP="00FA6F42">
      <w:pPr>
        <w:pStyle w:val="NoSpacing"/>
        <w:ind w:left="0" w:firstLine="0"/>
        <w:rPr>
          <w:sz w:val="12"/>
          <w:szCs w:val="12"/>
        </w:rPr>
      </w:pPr>
    </w:p>
    <w:p w14:paraId="03E7E72F" w14:textId="2520BAA7" w:rsidR="00597288" w:rsidRDefault="00597288" w:rsidP="00597288">
      <w:pPr>
        <w:pStyle w:val="Heading2"/>
      </w:pPr>
      <w:r>
        <w:t>D</w:t>
      </w:r>
      <w:r w:rsidR="003D355C">
        <w:t>7</w:t>
      </w:r>
      <w:r>
        <w:t>. Mentorship and Training Integration</w:t>
      </w:r>
    </w:p>
    <w:p w14:paraId="347AF65C" w14:textId="77777777" w:rsidR="00D33998" w:rsidRPr="007624C3" w:rsidRDefault="00D33998" w:rsidP="00597288">
      <w:pPr>
        <w:rPr>
          <w:sz w:val="12"/>
          <w:szCs w:val="12"/>
        </w:rPr>
      </w:pPr>
    </w:p>
    <w:p w14:paraId="2E31978C" w14:textId="3839942E" w:rsidR="008B7F01" w:rsidRDefault="00FA5829" w:rsidP="00597288">
      <w:r>
        <w:t xml:space="preserve">Dr. Shah, as an expert in ECG signal processing and psychological stress, has been a dedicated mentor for the past three years. We will have frequent in-person and phone meetings, and he will provide guidance on data measurement, analysis, and interpretation of HRV metrics. Dr. Alonso </w:t>
      </w:r>
      <w:proofErr w:type="spellStart"/>
      <w:r>
        <w:t>stuies</w:t>
      </w:r>
      <w:proofErr w:type="spellEnd"/>
      <w:r>
        <w:t xml:space="preserve"> the effect of neurocognitive factors on arrhythmia risk and is</w:t>
      </w:r>
      <w:r w:rsidR="00E30F2C">
        <w:t xml:space="preserve"> an investigator in a large clinical cohort, the Atherosclerotic Risk </w:t>
      </w:r>
      <w:proofErr w:type="gramStart"/>
      <w:r w:rsidR="00E30F2C">
        <w:t>In</w:t>
      </w:r>
      <w:proofErr w:type="gramEnd"/>
      <w:r w:rsidR="00E30F2C">
        <w:t xml:space="preserve"> Communities study (ARIC). We will meet in-person </w:t>
      </w:r>
      <w:r w:rsidR="00A7726E">
        <w:t>every other week</w:t>
      </w:r>
      <w:r>
        <w:t xml:space="preserve">. He will provide </w:t>
      </w:r>
      <w:r w:rsidR="00E30F2C">
        <w:t>guidance on study design</w:t>
      </w:r>
      <w:r>
        <w:t>, statistical analysis</w:t>
      </w:r>
      <w:r w:rsidR="008946DF">
        <w:t xml:space="preserve">, and </w:t>
      </w:r>
      <w:r w:rsidR="00E30F2C">
        <w:t xml:space="preserve">interpretation </w:t>
      </w:r>
      <w:r>
        <w:t xml:space="preserve">of neurocognitive impairment. </w:t>
      </w:r>
      <w:r w:rsidR="00E30F2C">
        <w:t>Dr. Thames</w:t>
      </w:r>
      <w:r w:rsidR="004C52F3">
        <w:t xml:space="preserve"> is a senior cardiologist with extensive research </w:t>
      </w:r>
      <w:r>
        <w:t>training in</w:t>
      </w:r>
      <w:r w:rsidR="004C52F3">
        <w:t xml:space="preserve"> the cardiac autonomic nervous </w:t>
      </w:r>
      <w:proofErr w:type="gramStart"/>
      <w:r w:rsidR="004C52F3">
        <w:t>system</w:t>
      </w:r>
      <w:r>
        <w:t>, and</w:t>
      </w:r>
      <w:proofErr w:type="gramEnd"/>
      <w:r>
        <w:t xml:space="preserve"> has provided expert insight into mechanisms in prior manuscripts. He will </w:t>
      </w:r>
      <w:r w:rsidR="00E72DDB">
        <w:t>continue to guide me in interpretation of basic and translational research, and share insight into autonomic mechanisms</w:t>
      </w:r>
      <w:r w:rsidR="004C52F3">
        <w:t>. Dr. Vaccarino, as the head of the Emory Program in Cardiovascular Outcomes Research and Epidemiology (EPICORE)</w:t>
      </w:r>
      <w:r w:rsidR="008B7F01">
        <w:t xml:space="preserve"> and T32 program</w:t>
      </w:r>
      <w:r w:rsidR="004C52F3">
        <w:t xml:space="preserve">, </w:t>
      </w:r>
      <w:r w:rsidR="008B7F01">
        <w:t>conducts biweekly meetings that I will participate in</w:t>
      </w:r>
      <w:r w:rsidR="00E72DDB">
        <w:t xml:space="preserve"> by presenting my work, meeting with other trainees, and attend</w:t>
      </w:r>
      <w:r w:rsidR="008946DF">
        <w:t>ing</w:t>
      </w:r>
      <w:r w:rsidR="00E72DDB">
        <w:t xml:space="preserve"> seminars by </w:t>
      </w:r>
      <w:r w:rsidR="008B7F01">
        <w:t>invited speakers on cardiovascular disease epidemiology. I will participate in dedicated teaching programs in vascular biology and biostatistics as a trainee in EPICORE. She will also provide feedback on manuscript drafting focused on epidemiology and biostatistics concepts</w:t>
      </w:r>
      <w:r w:rsidR="008B7F01" w:rsidRPr="00E72DDB">
        <w:rPr>
          <w:color w:val="1F4E79" w:themeColor="accent5" w:themeShade="80"/>
        </w:rPr>
        <w:t xml:space="preserve">. </w:t>
      </w:r>
      <w:r w:rsidR="00F77638" w:rsidRPr="00E72DDB">
        <w:rPr>
          <w:color w:val="1F4E79" w:themeColor="accent5" w:themeShade="80"/>
        </w:rPr>
        <w:t>Dr. Quyyumi is th</w:t>
      </w:r>
      <w:r w:rsidR="00E72DDB" w:rsidRPr="00E72DDB">
        <w:rPr>
          <w:color w:val="1F4E79" w:themeColor="accent5" w:themeShade="80"/>
        </w:rPr>
        <w:t xml:space="preserve">e lead PI </w:t>
      </w:r>
      <w:r w:rsidR="00F77638" w:rsidRPr="00E72DDB">
        <w:rPr>
          <w:color w:val="1F4E79" w:themeColor="accent5" w:themeShade="80"/>
        </w:rPr>
        <w:t xml:space="preserve">of the </w:t>
      </w:r>
      <w:proofErr w:type="spellStart"/>
      <w:proofErr w:type="gramStart"/>
      <w:r w:rsidR="00F77638" w:rsidRPr="00E72DDB">
        <w:rPr>
          <w:color w:val="1F4E79" w:themeColor="accent5" w:themeShade="80"/>
        </w:rPr>
        <w:t>EmCAB</w:t>
      </w:r>
      <w:proofErr w:type="spellEnd"/>
      <w:r w:rsidR="00E72DDB" w:rsidRPr="00E72DDB">
        <w:rPr>
          <w:color w:val="1F4E79" w:themeColor="accent5" w:themeShade="80"/>
        </w:rPr>
        <w:t>, and</w:t>
      </w:r>
      <w:proofErr w:type="gramEnd"/>
      <w:r w:rsidR="00E72DDB" w:rsidRPr="00E72DDB">
        <w:rPr>
          <w:color w:val="1F4E79" w:themeColor="accent5" w:themeShade="80"/>
        </w:rPr>
        <w:t xml:space="preserve"> has provided the research funding and study staff to allow for the integration of the new HRV component into the </w:t>
      </w:r>
      <w:proofErr w:type="spellStart"/>
      <w:r w:rsidR="00E72DDB" w:rsidRPr="00E72DDB">
        <w:rPr>
          <w:color w:val="1F4E79" w:themeColor="accent5" w:themeShade="80"/>
        </w:rPr>
        <w:t>EmCAB</w:t>
      </w:r>
      <w:proofErr w:type="spellEnd"/>
      <w:r w:rsidR="00E72DDB" w:rsidRPr="00E72DDB">
        <w:rPr>
          <w:color w:val="1F4E79" w:themeColor="accent5" w:themeShade="80"/>
        </w:rPr>
        <w:t>.</w:t>
      </w:r>
      <w:r w:rsidR="00E72DDB">
        <w:t xml:space="preserve"> He will provide manuscript feedback, as well as provide guidance on the translational aspects of study design. </w:t>
      </w:r>
      <w:r w:rsidR="00E72DDB" w:rsidRPr="00E72DDB">
        <w:rPr>
          <w:color w:val="1F4E79" w:themeColor="accent5" w:themeShade="80"/>
        </w:rPr>
        <w:t xml:space="preserve">The </w:t>
      </w:r>
      <w:proofErr w:type="spellStart"/>
      <w:r w:rsidR="00E72DDB" w:rsidRPr="00E72DDB">
        <w:rPr>
          <w:color w:val="1F4E79" w:themeColor="accent5" w:themeShade="80"/>
        </w:rPr>
        <w:t>coure</w:t>
      </w:r>
      <w:proofErr w:type="spellEnd"/>
      <w:r w:rsidR="00E72DDB" w:rsidRPr="00E72DDB">
        <w:rPr>
          <w:color w:val="1F4E79" w:themeColor="accent5" w:themeShade="80"/>
        </w:rPr>
        <w:t xml:space="preserve"> </w:t>
      </w:r>
      <w:r w:rsidR="00FA0488" w:rsidRPr="00E72DDB">
        <w:rPr>
          <w:i/>
          <w:color w:val="1F4E79" w:themeColor="accent5" w:themeShade="80"/>
        </w:rPr>
        <w:t>MSCR 594 Scientific and Grant Writing</w:t>
      </w:r>
      <w:r w:rsidR="00FA0488" w:rsidRPr="00E72DDB">
        <w:rPr>
          <w:color w:val="1F4E79" w:themeColor="accent5" w:themeShade="80"/>
        </w:rPr>
        <w:t xml:space="preserve"> will </w:t>
      </w:r>
      <w:r w:rsidR="00E72DDB" w:rsidRPr="00E72DDB">
        <w:rPr>
          <w:color w:val="1F4E79" w:themeColor="accent5" w:themeShade="80"/>
        </w:rPr>
        <w:t>give me exposure as for my F32 and future K23 grant</w:t>
      </w:r>
      <w:r w:rsidR="00FA0488" w:rsidRPr="00E72DDB">
        <w:rPr>
          <w:color w:val="1F4E79" w:themeColor="accent5" w:themeShade="80"/>
        </w:rPr>
        <w:t xml:space="preserve"> </w:t>
      </w:r>
      <w:r w:rsidR="00E72DDB" w:rsidRPr="00E72DDB">
        <w:rPr>
          <w:color w:val="1F4E79" w:themeColor="accent5" w:themeShade="80"/>
        </w:rPr>
        <w:t>i</w:t>
      </w:r>
      <w:r w:rsidR="00FA0488" w:rsidRPr="00E72DDB">
        <w:rPr>
          <w:color w:val="1F4E79" w:themeColor="accent5" w:themeShade="80"/>
        </w:rPr>
        <w:t>n preventive cardiology.</w:t>
      </w:r>
      <w:r w:rsidR="00FA0488">
        <w:t xml:space="preserve"> </w:t>
      </w:r>
      <w:r w:rsidR="00E72DDB">
        <w:t>The</w:t>
      </w:r>
      <w:r w:rsidR="00FA0488">
        <w:t xml:space="preserve"> basic and advanced biostatistics courses including</w:t>
      </w:r>
      <w:r w:rsidR="00FA0488" w:rsidRPr="00C067DE">
        <w:rPr>
          <w:i/>
        </w:rPr>
        <w:t xml:space="preserve"> MSCR 534 Analytic Methods for Clinical and Translational Research</w:t>
      </w:r>
      <w:r w:rsidR="00FA0488">
        <w:t xml:space="preserve"> </w:t>
      </w:r>
      <w:r w:rsidR="00FA0488" w:rsidRPr="00C067DE">
        <w:rPr>
          <w:i/>
        </w:rPr>
        <w:t>and MSCR 596 Advanced Data Management in R</w:t>
      </w:r>
      <w:r w:rsidR="00FA0488">
        <w:t xml:space="preserve"> will </w:t>
      </w:r>
      <w:r w:rsidR="00C067DE">
        <w:t>enhance my ability to become an independent researcher</w:t>
      </w:r>
      <w:r w:rsidR="00E72DDB">
        <w:t>.</w:t>
      </w:r>
    </w:p>
    <w:p w14:paraId="480BB33C" w14:textId="77777777" w:rsidR="00597288" w:rsidRPr="007624C3" w:rsidRDefault="00597288" w:rsidP="00FA6F42">
      <w:pPr>
        <w:pStyle w:val="NoSpacing"/>
        <w:ind w:left="0" w:firstLine="0"/>
        <w:rPr>
          <w:sz w:val="12"/>
          <w:szCs w:val="12"/>
        </w:rPr>
      </w:pPr>
    </w:p>
    <w:p w14:paraId="28140458" w14:textId="27FC7264" w:rsidR="00414841" w:rsidRDefault="00FA6F42" w:rsidP="00FA6F42">
      <w:pPr>
        <w:pStyle w:val="Heading2"/>
      </w:pPr>
      <w:r>
        <w:t>D</w:t>
      </w:r>
      <w:r w:rsidR="003D355C">
        <w:t>8</w:t>
      </w:r>
      <w:r>
        <w:t xml:space="preserve">. </w:t>
      </w:r>
      <w:r w:rsidR="00414841">
        <w:t>Timeline</w:t>
      </w:r>
    </w:p>
    <w:p w14:paraId="71BA3B52" w14:textId="497348D6" w:rsidR="008D62A5" w:rsidRPr="007624C3" w:rsidRDefault="008D62A5" w:rsidP="008D62A5">
      <w:pPr>
        <w:rPr>
          <w:sz w:val="12"/>
          <w:szCs w:val="12"/>
        </w:rPr>
      </w:pPr>
    </w:p>
    <w:p w14:paraId="16582953" w14:textId="7E631F31" w:rsidR="007C7062" w:rsidRPr="00EE21D0" w:rsidRDefault="00236AFA" w:rsidP="008D62A5">
      <w:pPr>
        <w:rPr>
          <w:color w:val="1F4E79" w:themeColor="accent5" w:themeShade="80"/>
        </w:rPr>
      </w:pPr>
      <w:r w:rsidRPr="00EE21D0">
        <w:rPr>
          <w:color w:val="1F4E79" w:themeColor="accent5" w:themeShade="80"/>
        </w:rPr>
        <w:t>This research proposal is intended to allow for completion of several projects over the course of the upcoming academic year, from July 2019 to June 2020</w:t>
      </w:r>
      <w:r w:rsidR="007C7062" w:rsidRPr="00EE21D0">
        <w:rPr>
          <w:color w:val="1F4E79" w:themeColor="accent5" w:themeShade="80"/>
        </w:rPr>
        <w:t xml:space="preserve">, during which I </w:t>
      </w:r>
      <w:r w:rsidR="00E72DDB" w:rsidRPr="00EE21D0">
        <w:rPr>
          <w:color w:val="1F4E79" w:themeColor="accent5" w:themeShade="80"/>
        </w:rPr>
        <w:t>am appointed as</w:t>
      </w:r>
      <w:r w:rsidR="007C7062" w:rsidRPr="00EE21D0">
        <w:rPr>
          <w:color w:val="1F4E79" w:themeColor="accent5" w:themeShade="80"/>
        </w:rPr>
        <w:t xml:space="preserve"> post-doctoral research fellow at the RSPH</w:t>
      </w:r>
      <w:r w:rsidR="00EE21D0" w:rsidRPr="00EE21D0">
        <w:rPr>
          <w:color w:val="1F4E79" w:themeColor="accent5" w:themeShade="80"/>
        </w:rPr>
        <w:t xml:space="preserve"> and will have no clinical obligations.</w:t>
      </w:r>
      <w:r w:rsidRPr="00EE21D0">
        <w:rPr>
          <w:color w:val="1F4E79" w:themeColor="accent5" w:themeShade="80"/>
        </w:rPr>
        <w:t xml:space="preserve"> </w:t>
      </w:r>
      <w:r w:rsidR="00811D5C" w:rsidRPr="00EE21D0">
        <w:rPr>
          <w:color w:val="1F4E79" w:themeColor="accent5" w:themeShade="80"/>
        </w:rPr>
        <w:t>I</w:t>
      </w:r>
      <w:r w:rsidRPr="00EE21D0">
        <w:rPr>
          <w:color w:val="1F4E79" w:themeColor="accent5" w:themeShade="80"/>
        </w:rPr>
        <w:t xml:space="preserve"> will spend </w:t>
      </w:r>
      <w:r w:rsidR="007C7062" w:rsidRPr="00EE21D0">
        <w:rPr>
          <w:color w:val="1F4E79" w:themeColor="accent5" w:themeShade="80"/>
        </w:rPr>
        <w:t>45-55</w:t>
      </w:r>
      <w:r w:rsidRPr="00EE21D0">
        <w:rPr>
          <w:color w:val="1F4E79" w:themeColor="accent5" w:themeShade="80"/>
        </w:rPr>
        <w:t xml:space="preserve">% of </w:t>
      </w:r>
      <w:r w:rsidR="00811D5C" w:rsidRPr="00EE21D0">
        <w:rPr>
          <w:color w:val="1F4E79" w:themeColor="accent5" w:themeShade="80"/>
        </w:rPr>
        <w:t>my</w:t>
      </w:r>
      <w:r w:rsidRPr="00EE21D0">
        <w:rPr>
          <w:color w:val="1F4E79" w:themeColor="accent5" w:themeShade="80"/>
        </w:rPr>
        <w:t xml:space="preserve"> time completing academic coursework for the MSCR, including additional classes and seminars in advanced biostatistics and statistical programming languages.</w:t>
      </w:r>
      <w:r w:rsidR="00811D5C" w:rsidRPr="00EE21D0">
        <w:rPr>
          <w:color w:val="1F4E79" w:themeColor="accent5" w:themeShade="80"/>
        </w:rPr>
        <w:t xml:space="preserve"> </w:t>
      </w:r>
      <w:r w:rsidR="007C7062" w:rsidRPr="00EE21D0">
        <w:rPr>
          <w:color w:val="1F4E79" w:themeColor="accent5" w:themeShade="80"/>
        </w:rPr>
        <w:t xml:space="preserve">The remaining time will be dedicated to implementation of the study protocol, including enrollment, data collection, and primary data analysis. I will start to work with </w:t>
      </w:r>
      <w:proofErr w:type="spellStart"/>
      <w:r w:rsidR="007C7062" w:rsidRPr="00EE21D0">
        <w:rPr>
          <w:color w:val="1F4E79" w:themeColor="accent5" w:themeShade="80"/>
        </w:rPr>
        <w:t>EmCAB</w:t>
      </w:r>
      <w:proofErr w:type="spellEnd"/>
      <w:r w:rsidR="007C7062" w:rsidRPr="00EE21D0">
        <w:rPr>
          <w:color w:val="1F4E79" w:themeColor="accent5" w:themeShade="80"/>
        </w:rPr>
        <w:t xml:space="preserve"> coordinators, the MC10 BioStamp company, and the HeartTrends group by July 2019 or earlier. </w:t>
      </w:r>
      <w:r w:rsidR="00EE21D0" w:rsidRPr="00EE21D0">
        <w:rPr>
          <w:color w:val="1F4E79" w:themeColor="accent5" w:themeShade="80"/>
        </w:rPr>
        <w:t xml:space="preserve">I will participate in direct enrollment only as time allows, as the </w:t>
      </w:r>
      <w:proofErr w:type="spellStart"/>
      <w:r w:rsidR="00EE21D0" w:rsidRPr="00EE21D0">
        <w:rPr>
          <w:color w:val="1F4E79" w:themeColor="accent5" w:themeShade="80"/>
        </w:rPr>
        <w:t>EmCAB</w:t>
      </w:r>
      <w:proofErr w:type="spellEnd"/>
      <w:r w:rsidR="00EE21D0" w:rsidRPr="00EE21D0">
        <w:rPr>
          <w:color w:val="1F4E79" w:themeColor="accent5" w:themeShade="80"/>
        </w:rPr>
        <w:t xml:space="preserve"> is already well-staffed, which </w:t>
      </w:r>
      <w:proofErr w:type="spellStart"/>
      <w:r w:rsidR="00EE21D0" w:rsidRPr="00EE21D0">
        <w:rPr>
          <w:color w:val="1F4E79" w:themeColor="accent5" w:themeShade="80"/>
        </w:rPr>
        <w:t>wll</w:t>
      </w:r>
      <w:proofErr w:type="spellEnd"/>
      <w:r w:rsidR="00EE21D0" w:rsidRPr="00EE21D0">
        <w:rPr>
          <w:color w:val="1F4E79" w:themeColor="accent5" w:themeShade="80"/>
        </w:rPr>
        <w:t xml:space="preserve"> allow me to focus on the MSCR and the direct research. </w:t>
      </w:r>
      <w:r w:rsidR="007C7062" w:rsidRPr="00EE21D0">
        <w:rPr>
          <w:color w:val="1F4E79" w:themeColor="accent5" w:themeShade="80"/>
        </w:rPr>
        <w:t xml:space="preserve">The patient data collection will be completed by December </w:t>
      </w:r>
      <w:r w:rsidR="00DD0992" w:rsidRPr="00EE21D0">
        <w:rPr>
          <w:color w:val="1F4E79" w:themeColor="accent5" w:themeShade="80"/>
        </w:rPr>
        <w:t xml:space="preserve">2019. From January 2020 onwards, statistical analysis and manuscript preparation will begin. By March 2020, </w:t>
      </w:r>
      <w:r w:rsidR="00FA5829" w:rsidRPr="00EE21D0">
        <w:rPr>
          <w:color w:val="1F4E79" w:themeColor="accent5" w:themeShade="80"/>
        </w:rPr>
        <w:t xml:space="preserve">I will dedicate time to completion of the dissertation and begin future grant proposals, including an F32 grant. I will present at local research meetings starting in the fall, submit at least 2 abstracts for national meetings by early spring, and have submitted 2 first-author manuscripts. I will apply for fellowship in academic cardiology </w:t>
      </w:r>
      <w:proofErr w:type="gramStart"/>
      <w:r w:rsidR="00FA5829" w:rsidRPr="00EE21D0">
        <w:rPr>
          <w:color w:val="1F4E79" w:themeColor="accent5" w:themeShade="80"/>
        </w:rPr>
        <w:t>subsequently, and</w:t>
      </w:r>
      <w:proofErr w:type="gramEnd"/>
      <w:r w:rsidR="00FA5829" w:rsidRPr="00EE21D0">
        <w:rPr>
          <w:color w:val="1F4E79" w:themeColor="accent5" w:themeShade="80"/>
        </w:rPr>
        <w:t xml:space="preserve"> apply for a K23 grant as I join faculty as a clinical investigator.</w:t>
      </w:r>
    </w:p>
    <w:p w14:paraId="34468BDC" w14:textId="77777777" w:rsidR="00F52AFE" w:rsidRPr="007624C3" w:rsidRDefault="00F52AFE" w:rsidP="008D62A5">
      <w:pPr>
        <w:rPr>
          <w:sz w:val="12"/>
          <w:szCs w:val="12"/>
        </w:rPr>
      </w:pPr>
    </w:p>
    <w:p w14:paraId="380EE6B2" w14:textId="65E9AA9B" w:rsidR="00340522" w:rsidRDefault="00FA6F42" w:rsidP="00FA6F42">
      <w:pPr>
        <w:pStyle w:val="Heading2"/>
      </w:pPr>
      <w:r>
        <w:t>D</w:t>
      </w:r>
      <w:r w:rsidR="003D355C">
        <w:t>9</w:t>
      </w:r>
      <w:r>
        <w:t xml:space="preserve">. </w:t>
      </w:r>
      <w:r w:rsidR="00ED1A04">
        <w:t>Future Directions</w:t>
      </w:r>
    </w:p>
    <w:p w14:paraId="798130A3" w14:textId="6C33E223" w:rsidR="00542240" w:rsidRPr="007624C3" w:rsidRDefault="00542240" w:rsidP="0008149B">
      <w:pPr>
        <w:pStyle w:val="NoSpacing"/>
        <w:ind w:left="0" w:firstLine="0"/>
        <w:rPr>
          <w:sz w:val="12"/>
          <w:szCs w:val="12"/>
        </w:rPr>
      </w:pPr>
    </w:p>
    <w:p w14:paraId="2D6A37C1" w14:textId="3F43144E" w:rsidR="003D355C" w:rsidRDefault="00CC229C" w:rsidP="0091189F">
      <w:pPr>
        <w:pStyle w:val="NoSpacing"/>
        <w:ind w:left="0" w:firstLine="0"/>
      </w:pPr>
      <w:r>
        <w:t xml:space="preserve">We expect to find a clinically meaningful (risk ratio &gt;2) association with the non-linear HRV index, </w:t>
      </w:r>
      <w:r>
        <w:rPr>
          <w:i/>
        </w:rPr>
        <w:t>Dyx</w:t>
      </w:r>
      <w:r>
        <w:t xml:space="preserve">, and obstructive CAD, highlighting the utility of autonomic dysfunction as an independent risk factor for CAD. </w:t>
      </w:r>
      <w:r w:rsidR="00E72DDB">
        <w:t>We</w:t>
      </w:r>
      <w:r>
        <w:t xml:space="preserve"> also expect to find an independent association of </w:t>
      </w:r>
      <w:r>
        <w:rPr>
          <w:i/>
        </w:rPr>
        <w:t xml:space="preserve">Dyx </w:t>
      </w:r>
      <w:r>
        <w:t>with depression</w:t>
      </w:r>
      <w:r w:rsidR="00301E47">
        <w:t xml:space="preserve"> </w:t>
      </w:r>
      <w:r>
        <w:t xml:space="preserve">and neurocognitive impairment, demonstrating its role in quantifying neurocardiac health, and highlighting the importance of the brain in this relationship. I hope to use this research as the basis for screening for autonomic dysfunction </w:t>
      </w:r>
      <w:r w:rsidR="00301E47">
        <w:t>through</w:t>
      </w:r>
      <w:r>
        <w:t xml:space="preserve"> ECG to identify those at risk for obstructive CAD</w:t>
      </w:r>
      <w:r w:rsidR="00451A3D">
        <w:t>, and f</w:t>
      </w:r>
      <w:r>
        <w:t>uture grants would further elaborate on this work with larger sample sizes, clinical outcomes, and additional mechanisms such as inflammat</w:t>
      </w:r>
      <w:r w:rsidR="00A7726E">
        <w:t>ory biomarkers</w:t>
      </w:r>
      <w:r>
        <w:t>. I also plan on using HRV as a tool to research the effects of neuropsychological factors on cardiovascular disease risk, such as directionality and effect size, with the intent to eventually direct interventions that may be protective.</w:t>
      </w:r>
      <w:r w:rsidR="007624C3" w:rsidRPr="0016258B">
        <w:t xml:space="preserve"> </w:t>
      </w:r>
    </w:p>
    <w:p w14:paraId="46829A7F" w14:textId="617B10F9" w:rsidR="003D355C" w:rsidRDefault="003D355C" w:rsidP="0091189F">
      <w:pPr>
        <w:pStyle w:val="NoSpacing"/>
        <w:ind w:left="0" w:firstLine="0"/>
        <w:rPr>
          <w:b/>
        </w:rPr>
      </w:pPr>
      <w:r>
        <w:br w:type="column"/>
      </w:r>
      <w:r w:rsidRPr="003D355C">
        <w:rPr>
          <w:b/>
        </w:rPr>
        <w:lastRenderedPageBreak/>
        <w:t>RE</w:t>
      </w:r>
      <w:r>
        <w:rPr>
          <w:b/>
        </w:rPr>
        <w:t>FERENCES</w:t>
      </w:r>
    </w:p>
    <w:p w14:paraId="494703E3" w14:textId="446CF6BA" w:rsidR="003D355C" w:rsidRDefault="003D355C" w:rsidP="0091189F">
      <w:pPr>
        <w:pStyle w:val="NoSpacing"/>
        <w:ind w:left="0" w:firstLine="0"/>
        <w:rPr>
          <w:b/>
        </w:rPr>
      </w:pPr>
    </w:p>
    <w:p w14:paraId="54C5457C" w14:textId="5AAE6143" w:rsidR="00226243" w:rsidRPr="00226243" w:rsidRDefault="003D355C" w:rsidP="00226243">
      <w:pPr>
        <w:widowControl w:val="0"/>
        <w:autoSpaceDE w:val="0"/>
        <w:autoSpaceDN w:val="0"/>
        <w:adjustRightInd w:val="0"/>
        <w:ind w:left="640" w:hanging="640"/>
        <w:rPr>
          <w:noProof/>
        </w:rPr>
      </w:pPr>
      <w:r>
        <w:rPr>
          <w:b/>
        </w:rPr>
        <w:fldChar w:fldCharType="begin" w:fldLock="1"/>
      </w:r>
      <w:r>
        <w:rPr>
          <w:b/>
        </w:rPr>
        <w:instrText xml:space="preserve">ADDIN Mendeley Bibliography CSL_BIBLIOGRAPHY </w:instrText>
      </w:r>
      <w:r>
        <w:rPr>
          <w:b/>
        </w:rPr>
        <w:fldChar w:fldCharType="separate"/>
      </w:r>
      <w:r w:rsidR="00226243" w:rsidRPr="00226243">
        <w:rPr>
          <w:noProof/>
        </w:rPr>
        <w:t xml:space="preserve">1. </w:t>
      </w:r>
      <w:r w:rsidR="00226243" w:rsidRPr="00226243">
        <w:rPr>
          <w:noProof/>
        </w:rPr>
        <w:tab/>
        <w:t xml:space="preserve">Turkbey EB, Nacif MS, Guo M, et al. Prevalence and correlates of myocardial scar in a US cohort. </w:t>
      </w:r>
      <w:r w:rsidR="00226243" w:rsidRPr="00226243">
        <w:rPr>
          <w:i/>
          <w:iCs/>
          <w:noProof/>
        </w:rPr>
        <w:t>JAMA - J Am Med Assoc</w:t>
      </w:r>
      <w:r w:rsidR="00226243" w:rsidRPr="00226243">
        <w:rPr>
          <w:noProof/>
        </w:rPr>
        <w:t>. 2015;314(18):1945-1954. doi:10.1001/jama.2015.14849</w:t>
      </w:r>
    </w:p>
    <w:p w14:paraId="2F078AD4"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 </w:t>
      </w:r>
      <w:r w:rsidRPr="00226243">
        <w:rPr>
          <w:noProof/>
        </w:rPr>
        <w:tab/>
        <w:t xml:space="preserve">Hayashi M, Shimizu W, Albert CM. The Spectrum of Epidemiology Underlying Sudden Cardiac Death. </w:t>
      </w:r>
      <w:r w:rsidRPr="00226243">
        <w:rPr>
          <w:i/>
          <w:iCs/>
          <w:noProof/>
        </w:rPr>
        <w:t>Circ Res</w:t>
      </w:r>
      <w:r w:rsidRPr="00226243">
        <w:rPr>
          <w:noProof/>
        </w:rPr>
        <w:t>. 2015;116(12):1887-1906. doi:10.1161/CIRCRESAHA.116.304521</w:t>
      </w:r>
    </w:p>
    <w:p w14:paraId="4F65A641"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 </w:t>
      </w:r>
      <w:r w:rsidRPr="00226243">
        <w:rPr>
          <w:noProof/>
        </w:rPr>
        <w:tab/>
        <w:t xml:space="preserve">Gerber Y, Jacobsen SJ, Frye RL, Weston SA, Killian JM, Roger VL. Secular trends in deaths from cardiovascular diseases: A 25-year community study. </w:t>
      </w:r>
      <w:r w:rsidRPr="00226243">
        <w:rPr>
          <w:i/>
          <w:iCs/>
          <w:noProof/>
        </w:rPr>
        <w:t>Circulation</w:t>
      </w:r>
      <w:r w:rsidRPr="00226243">
        <w:rPr>
          <w:noProof/>
        </w:rPr>
        <w:t>. 2006;113(19):2285-2292. doi:10.1161/CIRCULATIONAHA.105.590463</w:t>
      </w:r>
    </w:p>
    <w:p w14:paraId="09A7F12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 </w:t>
      </w:r>
      <w:r w:rsidRPr="00226243">
        <w:rPr>
          <w:noProof/>
        </w:rPr>
        <w:tab/>
        <w:t xml:space="preserve">La Rovere MT, Bigger JT, Marcus FI, Mortara A, Schwartz PJ. Baroreflex sensitivity and heart-rate variability in prediction of total cardiac mortality after myocardial infarction. </w:t>
      </w:r>
      <w:r w:rsidRPr="00226243">
        <w:rPr>
          <w:i/>
          <w:iCs/>
          <w:noProof/>
        </w:rPr>
        <w:t>Lancet</w:t>
      </w:r>
      <w:r w:rsidRPr="00226243">
        <w:rPr>
          <w:noProof/>
        </w:rPr>
        <w:t>. 1998;351(9101):478-484. doi:10.1016/S0140-6736(97)11144-8</w:t>
      </w:r>
    </w:p>
    <w:p w14:paraId="0ADAD0A4"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 </w:t>
      </w:r>
      <w:r w:rsidRPr="00226243">
        <w:rPr>
          <w:noProof/>
        </w:rPr>
        <w:tab/>
        <w:t xml:space="preserve">Goldkorn R, Naimushin A, Shlomo N, et al. Comparison of the usefulness of heart rate variability versus exercise stress testing for the detection of myocardial ischemia in patients without known coronary artery disease. </w:t>
      </w:r>
      <w:r w:rsidRPr="00226243">
        <w:rPr>
          <w:i/>
          <w:iCs/>
          <w:noProof/>
        </w:rPr>
        <w:t>Am J Cardiol</w:t>
      </w:r>
      <w:r w:rsidRPr="00226243">
        <w:rPr>
          <w:noProof/>
        </w:rPr>
        <w:t>. 2015;115(11):1518-1522. doi:10.1016/j.amjcard.2015.02.054</w:t>
      </w:r>
    </w:p>
    <w:p w14:paraId="0782DFE6"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6. </w:t>
      </w:r>
      <w:r w:rsidRPr="00226243">
        <w:rPr>
          <w:noProof/>
        </w:rPr>
        <w:tab/>
        <w:t xml:space="preserve">Chou R, Qaseem A, Biebelhausen J, et al. Cardiac screening with electrocardiography, stress echocardiography, or myocardial perfusion imaging: Advice for high-value care from the american college of physicians. </w:t>
      </w:r>
      <w:r w:rsidRPr="00226243">
        <w:rPr>
          <w:i/>
          <w:iCs/>
          <w:noProof/>
        </w:rPr>
        <w:t>Ann Intern Med</w:t>
      </w:r>
      <w:r w:rsidRPr="00226243">
        <w:rPr>
          <w:noProof/>
        </w:rPr>
        <w:t>. 2015;162(6):438-447. doi:10.7326/M14-1225</w:t>
      </w:r>
    </w:p>
    <w:p w14:paraId="42D4367F"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7. </w:t>
      </w:r>
      <w:r w:rsidRPr="00226243">
        <w:rPr>
          <w:noProof/>
        </w:rPr>
        <w:tab/>
        <w:t xml:space="preserve">Shah A, Lampert R, Goldberg J, Bremner JD, Vaccarino V, Shah A. Abstract 15216: Circadian Autonomic Inflexibility: A Marker of Ischemic Heart Disease. In: </w:t>
      </w:r>
      <w:r w:rsidRPr="00226243">
        <w:rPr>
          <w:i/>
          <w:iCs/>
          <w:noProof/>
        </w:rPr>
        <w:t>Circulation</w:t>
      </w:r>
      <w:r w:rsidRPr="00226243">
        <w:rPr>
          <w:noProof/>
        </w:rPr>
        <w:t>. Vol 138. American Heart Association; 2018:A15216-A15216. doi:10.1161/circ.138.suppl_1.15216</w:t>
      </w:r>
    </w:p>
    <w:p w14:paraId="623B8BF6"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8. </w:t>
      </w:r>
      <w:r w:rsidRPr="00226243">
        <w:rPr>
          <w:noProof/>
        </w:rPr>
        <w:tab/>
        <w:t xml:space="preserve">Murthy VL, Naya M, Taqueti VR, et al. Effects of Sex on Coronary Microvascular Dysfunction and Cardiac Outcomes. </w:t>
      </w:r>
      <w:r w:rsidRPr="00226243">
        <w:rPr>
          <w:i/>
          <w:iCs/>
          <w:noProof/>
        </w:rPr>
        <w:t>Circulation</w:t>
      </w:r>
      <w:r w:rsidRPr="00226243">
        <w:rPr>
          <w:noProof/>
        </w:rPr>
        <w:t>. 2014;129(24):2518-2527. doi:10.1161/CIRCULATIONAHA.113.008507</w:t>
      </w:r>
    </w:p>
    <w:p w14:paraId="217556CD"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9. </w:t>
      </w:r>
      <w:r w:rsidRPr="00226243">
        <w:rPr>
          <w:noProof/>
        </w:rPr>
        <w:tab/>
        <w:t xml:space="preserve">Vaccarino V, Votaw J, Faber T, et al. Major depression and coronary flow reserve detected by positron emission tomography. </w:t>
      </w:r>
      <w:r w:rsidRPr="00226243">
        <w:rPr>
          <w:i/>
          <w:iCs/>
          <w:noProof/>
        </w:rPr>
        <w:t>Arch Intern Med</w:t>
      </w:r>
      <w:r w:rsidRPr="00226243">
        <w:rPr>
          <w:noProof/>
        </w:rPr>
        <w:t>. 2009;169(18):1668-1676. doi:10.1001/archinternmed.2009.330</w:t>
      </w:r>
    </w:p>
    <w:p w14:paraId="2D8FC8AC"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0. </w:t>
      </w:r>
      <w:r w:rsidRPr="00226243">
        <w:rPr>
          <w:noProof/>
        </w:rPr>
        <w:tab/>
        <w:t xml:space="preserve">Richard Jennings J, Allen B, Gianaros PJ, Thayer JF, Manuck SB. Focusing neurovisceral integration: Cognition, heart rate variability, and cerebral blood flow. </w:t>
      </w:r>
      <w:r w:rsidRPr="00226243">
        <w:rPr>
          <w:i/>
          <w:iCs/>
          <w:noProof/>
        </w:rPr>
        <w:t>Psychophysiology</w:t>
      </w:r>
      <w:r w:rsidRPr="00226243">
        <w:rPr>
          <w:noProof/>
        </w:rPr>
        <w:t>. 2015;52(2):214-224. doi:10.1111/psyp.12319</w:t>
      </w:r>
    </w:p>
    <w:p w14:paraId="00122BEE"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1. </w:t>
      </w:r>
      <w:r w:rsidRPr="00226243">
        <w:rPr>
          <w:noProof/>
        </w:rPr>
        <w:tab/>
        <w:t xml:space="preserve">Stein PK, Carney RM, Freedland KE, et al. Severe depression is associated with markedly reduced heart rate variability in patients with stable coronary heart disease. </w:t>
      </w:r>
      <w:r w:rsidRPr="00226243">
        <w:rPr>
          <w:i/>
          <w:iCs/>
          <w:noProof/>
        </w:rPr>
        <w:t>J Psychosom Res</w:t>
      </w:r>
      <w:r w:rsidRPr="00226243">
        <w:rPr>
          <w:noProof/>
        </w:rPr>
        <w:t>. 2000;48(4-5):493-500. doi:10.1016/S0022-3999(99)00085-9</w:t>
      </w:r>
    </w:p>
    <w:p w14:paraId="542BFAD6"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2. </w:t>
      </w:r>
      <w:r w:rsidRPr="00226243">
        <w:rPr>
          <w:noProof/>
        </w:rPr>
        <w:tab/>
        <w:t xml:space="preserve">Beer NR, Soroker N, Bornstein NM, Leurer MK. Association between cardiac autonomic control and cognitive performance among patients post stroke and age-matched healthy controls—an exploratory pilot study. </w:t>
      </w:r>
      <w:r w:rsidRPr="00226243">
        <w:rPr>
          <w:i/>
          <w:iCs/>
          <w:noProof/>
        </w:rPr>
        <w:t>Neurol Sci</w:t>
      </w:r>
      <w:r w:rsidRPr="00226243">
        <w:rPr>
          <w:noProof/>
        </w:rPr>
        <w:t>. 2017;38(11):2037-2043. doi:10.1007/s10072-017-3097-0</w:t>
      </w:r>
    </w:p>
    <w:p w14:paraId="3642D87C"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3. </w:t>
      </w:r>
      <w:r w:rsidRPr="00226243">
        <w:rPr>
          <w:noProof/>
        </w:rPr>
        <w:tab/>
        <w:t xml:space="preserve">Carney RM, Freedland KE. Depression and coronary heart disease. </w:t>
      </w:r>
      <w:r w:rsidRPr="00226243">
        <w:rPr>
          <w:i/>
          <w:iCs/>
          <w:noProof/>
        </w:rPr>
        <w:t>Nat Rev Cardiol</w:t>
      </w:r>
      <w:r w:rsidRPr="00226243">
        <w:rPr>
          <w:noProof/>
        </w:rPr>
        <w:t>. 2017;14(3):145-155. doi:10.1038/nrcardio.2016.181</w:t>
      </w:r>
    </w:p>
    <w:p w14:paraId="3D77CE03"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4. </w:t>
      </w:r>
      <w:r w:rsidRPr="00226243">
        <w:rPr>
          <w:noProof/>
        </w:rPr>
        <w:tab/>
        <w:t xml:space="preserve">Shah AJ, Ghasemzadeh N, Zaragoza-Macias E, et al. Sex and age differences in the association of depression with obstructive coronary artery disease and adverse cardiovascular events. </w:t>
      </w:r>
      <w:r w:rsidRPr="00226243">
        <w:rPr>
          <w:i/>
          <w:iCs/>
          <w:noProof/>
        </w:rPr>
        <w:t>J Am Heart Assoc</w:t>
      </w:r>
      <w:r w:rsidRPr="00226243">
        <w:rPr>
          <w:noProof/>
        </w:rPr>
        <w:t>. 2014;3(3):e000741. doi:10.1161/JAHA.113.000741</w:t>
      </w:r>
    </w:p>
    <w:p w14:paraId="38270F13"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5. </w:t>
      </w:r>
      <w:r w:rsidRPr="00226243">
        <w:rPr>
          <w:noProof/>
        </w:rPr>
        <w:tab/>
        <w:t xml:space="preserve">Lown B. Sudden cardiac death -- 1978. </w:t>
      </w:r>
      <w:r w:rsidRPr="00226243">
        <w:rPr>
          <w:i/>
          <w:iCs/>
          <w:noProof/>
        </w:rPr>
        <w:t>Circulation</w:t>
      </w:r>
      <w:r w:rsidRPr="00226243">
        <w:rPr>
          <w:noProof/>
        </w:rPr>
        <w:t>. 1979;60(7):1593-1599. doi:10.1161/01.CIR.60.7.1593</w:t>
      </w:r>
    </w:p>
    <w:p w14:paraId="4D7A186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6. </w:t>
      </w:r>
      <w:r w:rsidRPr="00226243">
        <w:rPr>
          <w:noProof/>
        </w:rPr>
        <w:tab/>
        <w:t xml:space="preserve">Lampert R, Joska T, Burg MM, Batsford WP, McPherson CA, Jain D. Emotional and physical precipitants of ventricular arrhythmia. </w:t>
      </w:r>
      <w:r w:rsidRPr="00226243">
        <w:rPr>
          <w:i/>
          <w:iCs/>
          <w:noProof/>
        </w:rPr>
        <w:t>Circulation</w:t>
      </w:r>
      <w:r w:rsidRPr="00226243">
        <w:rPr>
          <w:noProof/>
        </w:rPr>
        <w:t>. 2002;106(14):1800-1805. doi:10.1161/01.CIR.0000031733.51374.C1</w:t>
      </w:r>
    </w:p>
    <w:p w14:paraId="600712B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7. </w:t>
      </w:r>
      <w:r w:rsidRPr="00226243">
        <w:rPr>
          <w:noProof/>
        </w:rPr>
        <w:tab/>
        <w:t xml:space="preserve">Fukuda K, Kanazawa H, Aizawa Y, Ardell JL, Shivkumar K. Cardiac Innervation and Sudden Cardiac Death. </w:t>
      </w:r>
      <w:r w:rsidRPr="00226243">
        <w:rPr>
          <w:i/>
          <w:iCs/>
          <w:noProof/>
        </w:rPr>
        <w:t>Circ Res</w:t>
      </w:r>
      <w:r w:rsidRPr="00226243">
        <w:rPr>
          <w:noProof/>
        </w:rPr>
        <w:t>. 2015;116(12):2005-2019. doi:10.1161/CIRCRESAHA.116.304679</w:t>
      </w:r>
    </w:p>
    <w:p w14:paraId="0A65D48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8. </w:t>
      </w:r>
      <w:r w:rsidRPr="00226243">
        <w:rPr>
          <w:noProof/>
        </w:rPr>
        <w:tab/>
        <w:t xml:space="preserve">Ko YA, Hayek S, Sandesara P, Samman Tahhan A, Quyyumi A. Cohort profile: The Emory Cardiovascular Biobank (EmCAB). </w:t>
      </w:r>
      <w:r w:rsidRPr="00226243">
        <w:rPr>
          <w:i/>
          <w:iCs/>
          <w:noProof/>
        </w:rPr>
        <w:t>BMJ Open</w:t>
      </w:r>
      <w:r w:rsidRPr="00226243">
        <w:rPr>
          <w:noProof/>
        </w:rPr>
        <w:t>. 2017;7(12):e018753. doi:10.1136/bmjopen-2017-018753</w:t>
      </w:r>
    </w:p>
    <w:p w14:paraId="7F96A43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19. </w:t>
      </w:r>
      <w:r w:rsidRPr="00226243">
        <w:rPr>
          <w:noProof/>
        </w:rPr>
        <w:tab/>
        <w:t xml:space="preserve">Gensini GG. A more meaningful scoring system for determining the severity of coronary heart disease. </w:t>
      </w:r>
      <w:r w:rsidRPr="00226243">
        <w:rPr>
          <w:i/>
          <w:iCs/>
          <w:noProof/>
        </w:rPr>
        <w:t>Am J Cardiol</w:t>
      </w:r>
      <w:r w:rsidRPr="00226243">
        <w:rPr>
          <w:noProof/>
        </w:rPr>
        <w:t>. 1983;51(3):606. doi:10.1016/S0002-9149(83)80105-2</w:t>
      </w:r>
    </w:p>
    <w:p w14:paraId="5126D122"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0. </w:t>
      </w:r>
      <w:r w:rsidRPr="00226243">
        <w:rPr>
          <w:noProof/>
        </w:rPr>
        <w:tab/>
        <w:t xml:space="preserve">Benjamin EJ, Virani SS, Callaway CW, et al. Heart Disease and Stroke Statistics—2018 Update: A Report From the American Heart Association. </w:t>
      </w:r>
      <w:r w:rsidRPr="00226243">
        <w:rPr>
          <w:i/>
          <w:iCs/>
          <w:noProof/>
        </w:rPr>
        <w:t>Circulation</w:t>
      </w:r>
      <w:r w:rsidRPr="00226243">
        <w:rPr>
          <w:noProof/>
        </w:rPr>
        <w:t>. 2018;137(12):CIR.0000000000000558. doi:10.1161/CIR.0000000000000558</w:t>
      </w:r>
    </w:p>
    <w:p w14:paraId="5931E8A1"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1. </w:t>
      </w:r>
      <w:r w:rsidRPr="00226243">
        <w:rPr>
          <w:noProof/>
        </w:rPr>
        <w:tab/>
        <w:t xml:space="preserve">Wei J, Rooks C, Ramadan R, et al. Meta-analysis of mental stress-induced myocardial ischemia and </w:t>
      </w:r>
      <w:r w:rsidRPr="00226243">
        <w:rPr>
          <w:noProof/>
        </w:rPr>
        <w:lastRenderedPageBreak/>
        <w:t xml:space="preserve">subsequent cardiac events in patients with coronary artery disease. In: </w:t>
      </w:r>
      <w:r w:rsidRPr="00226243">
        <w:rPr>
          <w:i/>
          <w:iCs/>
          <w:noProof/>
        </w:rPr>
        <w:t>American Journal of Cardiology</w:t>
      </w:r>
      <w:r w:rsidRPr="00226243">
        <w:rPr>
          <w:noProof/>
        </w:rPr>
        <w:t>. Vol 114. ; 2014:187-192. doi:10.1016/j.amjcard.2014.04.022</w:t>
      </w:r>
    </w:p>
    <w:p w14:paraId="6AB65C2D"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2. </w:t>
      </w:r>
      <w:r w:rsidRPr="00226243">
        <w:rPr>
          <w:noProof/>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226243">
        <w:rPr>
          <w:i/>
          <w:iCs/>
          <w:noProof/>
        </w:rPr>
        <w:t>Europace</w:t>
      </w:r>
      <w:r w:rsidRPr="00226243">
        <w:rPr>
          <w:noProof/>
        </w:rPr>
        <w:t>. 2015;17(9):1341-1353. doi:10.1093/europace/euv015</w:t>
      </w:r>
    </w:p>
    <w:p w14:paraId="70FB1591"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3. </w:t>
      </w:r>
      <w:r w:rsidRPr="00226243">
        <w:rPr>
          <w:noProof/>
        </w:rPr>
        <w:tab/>
        <w:t xml:space="preserve">Chyun DA, Wackers FJT, Inzucchi SE, et al. Autonomic dysfunction independently predicts poor cardiovascular outcomes in asymptomatic individuals with type 2 diabetes in the DIAD study. </w:t>
      </w:r>
      <w:r w:rsidRPr="00226243">
        <w:rPr>
          <w:i/>
          <w:iCs/>
          <w:noProof/>
        </w:rPr>
        <w:t>SAGE open Med</w:t>
      </w:r>
      <w:r w:rsidRPr="00226243">
        <w:rPr>
          <w:noProof/>
        </w:rPr>
        <w:t>. 2015;3:2050312114568476. doi:10.1177/2050312114568476</w:t>
      </w:r>
    </w:p>
    <w:p w14:paraId="6B77591A"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4. </w:t>
      </w:r>
      <w:r w:rsidRPr="00226243">
        <w:rPr>
          <w:noProof/>
        </w:rPr>
        <w:tab/>
        <w:t xml:space="preserve">Carney RM, Freedland KE. Depression and heart rate variability in patients with coronary heart disease. </w:t>
      </w:r>
      <w:r w:rsidRPr="00226243">
        <w:rPr>
          <w:i/>
          <w:iCs/>
          <w:noProof/>
        </w:rPr>
        <w:t>Cleve Clin J Med</w:t>
      </w:r>
      <w:r w:rsidRPr="00226243">
        <w:rPr>
          <w:noProof/>
        </w:rPr>
        <w:t>. 2009;76(SUPPL.2). doi:10.3949/ccjm.76.s2.03</w:t>
      </w:r>
    </w:p>
    <w:p w14:paraId="5CA23D58"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5. </w:t>
      </w:r>
      <w:r w:rsidRPr="00226243">
        <w:rPr>
          <w:noProof/>
        </w:rPr>
        <w:tab/>
        <w:t xml:space="preserve">Thayer JF, Lane RD. A model of neurovisceral integration in emotion regulation and dysregulation. </w:t>
      </w:r>
      <w:r w:rsidRPr="00226243">
        <w:rPr>
          <w:i/>
          <w:iCs/>
          <w:noProof/>
        </w:rPr>
        <w:t>J Affect Disord</w:t>
      </w:r>
      <w:r w:rsidRPr="00226243">
        <w:rPr>
          <w:noProof/>
        </w:rPr>
        <w:t>. 2000;61(3):201-216. doi:10.1016/S0165-0327(00)00338-4</w:t>
      </w:r>
    </w:p>
    <w:p w14:paraId="57183F6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6. </w:t>
      </w:r>
      <w:r w:rsidRPr="00226243">
        <w:rPr>
          <w:noProof/>
        </w:rPr>
        <w:tab/>
        <w:t xml:space="preserve">Engel GL. Sudden and rapid death during psychological stress. Folklore or folk wisdom? </w:t>
      </w:r>
      <w:r w:rsidRPr="00226243">
        <w:rPr>
          <w:i/>
          <w:iCs/>
          <w:noProof/>
        </w:rPr>
        <w:t>Ann Intern Med</w:t>
      </w:r>
      <w:r w:rsidRPr="00226243">
        <w:rPr>
          <w:noProof/>
        </w:rPr>
        <w:t>. 1971;74(5):771-782. doi:10.7326/0003-4819-74-5-771</w:t>
      </w:r>
    </w:p>
    <w:p w14:paraId="5844EB2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7. </w:t>
      </w:r>
      <w:r w:rsidRPr="00226243">
        <w:rPr>
          <w:noProof/>
        </w:rPr>
        <w:tab/>
        <w:t xml:space="preserve">Rahe RH, Bennett L, Romo M, Siltanen P, Arthur RJ. Subjects’ recent life changes and coronary heart disease in Finland. </w:t>
      </w:r>
      <w:r w:rsidRPr="00226243">
        <w:rPr>
          <w:i/>
          <w:iCs/>
          <w:noProof/>
        </w:rPr>
        <w:t>Am J Psychiatry</w:t>
      </w:r>
      <w:r w:rsidRPr="00226243">
        <w:rPr>
          <w:noProof/>
        </w:rPr>
        <w:t>. 1973;130(11):1222-1226. doi:10.1176/ajp.130.11.1222</w:t>
      </w:r>
    </w:p>
    <w:p w14:paraId="66FDC208"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8. </w:t>
      </w:r>
      <w:r w:rsidRPr="00226243">
        <w:rPr>
          <w:noProof/>
        </w:rPr>
        <w:tab/>
        <w:t xml:space="preserve">Greene WA, Goldstein S, Moss AJ. Psychosocial Aspects of Sudden Death: A Preliminary Report. </w:t>
      </w:r>
      <w:r w:rsidRPr="00226243">
        <w:rPr>
          <w:i/>
          <w:iCs/>
          <w:noProof/>
        </w:rPr>
        <w:t>Arch Intern Med</w:t>
      </w:r>
      <w:r w:rsidRPr="00226243">
        <w:rPr>
          <w:noProof/>
        </w:rPr>
        <w:t>. 1972;129(5):725-731. doi:10.1001/archinte.1972.00320050049005</w:t>
      </w:r>
    </w:p>
    <w:p w14:paraId="300993B6"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29. </w:t>
      </w:r>
      <w:r w:rsidRPr="00226243">
        <w:rPr>
          <w:noProof/>
        </w:rPr>
        <w:tab/>
        <w:t xml:space="preserve">Carney RM, Freedland KE, Miller GE, Jaffe AS. Depression as a risk factor for cardiac mortality and morbidity: A review of potential mechanisms. In: </w:t>
      </w:r>
      <w:r w:rsidRPr="00226243">
        <w:rPr>
          <w:i/>
          <w:iCs/>
          <w:noProof/>
        </w:rPr>
        <w:t>Journal of Psychosomatic Research</w:t>
      </w:r>
      <w:r w:rsidRPr="00226243">
        <w:rPr>
          <w:noProof/>
        </w:rPr>
        <w:t>. Vol 53. ; 2002:897-902. doi:10.1016/S0022-3999(02)00311-2</w:t>
      </w:r>
    </w:p>
    <w:p w14:paraId="7A7468AF"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0. </w:t>
      </w:r>
      <w:r w:rsidRPr="00226243">
        <w:rPr>
          <w:noProof/>
        </w:rPr>
        <w:tab/>
        <w:t xml:space="preserve">Penninx BWJH. Depression and cardiovascular disease: Epidemiological evidence on their linking mechanisms. </w:t>
      </w:r>
      <w:r w:rsidRPr="00226243">
        <w:rPr>
          <w:i/>
          <w:iCs/>
          <w:noProof/>
        </w:rPr>
        <w:t>Neurosci Biobehav Rev</w:t>
      </w:r>
      <w:r w:rsidRPr="00226243">
        <w:rPr>
          <w:noProof/>
        </w:rPr>
        <w:t>. 2017;74:277-286. doi:10.1016/j.neubiorev.2016.07.003</w:t>
      </w:r>
    </w:p>
    <w:p w14:paraId="5EE0EAEC"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1. </w:t>
      </w:r>
      <w:r w:rsidRPr="00226243">
        <w:rPr>
          <w:noProof/>
        </w:rPr>
        <w:tab/>
        <w:t xml:space="preserve">Deckers K, Schievink SHJ, Rodriquez MMF, et al. Coronary heart disease and risk for cognitive impairment or dementia: Systematic review and meta-analysis. </w:t>
      </w:r>
      <w:r w:rsidRPr="00226243">
        <w:rPr>
          <w:i/>
          <w:iCs/>
          <w:noProof/>
        </w:rPr>
        <w:t>PLoS One</w:t>
      </w:r>
      <w:r w:rsidRPr="00226243">
        <w:rPr>
          <w:noProof/>
        </w:rPr>
        <w:t>. 2017;12(9). doi:10.1371/journal.pone.0184244</w:t>
      </w:r>
    </w:p>
    <w:p w14:paraId="75A1488E"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2. </w:t>
      </w:r>
      <w:r w:rsidRPr="00226243">
        <w:rPr>
          <w:noProof/>
        </w:rPr>
        <w:tab/>
        <w:t xml:space="preserve">Zeki Al Hazzouri A, Elfassy T, Carnethon MR, Lloyd-Jones DM, Yaffe K. Heart Rate Variability and Cognitive Function in Middle-Age Adults: The Coronary Artery Risk Development in Young Adults. </w:t>
      </w:r>
      <w:r w:rsidRPr="00226243">
        <w:rPr>
          <w:i/>
          <w:iCs/>
          <w:noProof/>
        </w:rPr>
        <w:t>Am J Hypertens</w:t>
      </w:r>
      <w:r w:rsidRPr="00226243">
        <w:rPr>
          <w:noProof/>
        </w:rPr>
        <w:t>. 2018;31(1):27-34. doi:10.1093/ajh/hpx125</w:t>
      </w:r>
    </w:p>
    <w:p w14:paraId="4769743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3. </w:t>
      </w:r>
      <w:r w:rsidRPr="00226243">
        <w:rPr>
          <w:noProof/>
        </w:rPr>
        <w:tab/>
        <w:t xml:space="preserve">Kleiger RE, Miller JP, Bigger JT, Moss AJ. Decreased heart rate variability and its association with increased mortality after acute myocardial infarction. </w:t>
      </w:r>
      <w:r w:rsidRPr="00226243">
        <w:rPr>
          <w:i/>
          <w:iCs/>
          <w:noProof/>
        </w:rPr>
        <w:t>Am J Cardiol</w:t>
      </w:r>
      <w:r w:rsidRPr="00226243">
        <w:rPr>
          <w:noProof/>
        </w:rPr>
        <w:t>. 1987;59(4):256-262. doi:10.1016/0002-9149(87)90795-8</w:t>
      </w:r>
    </w:p>
    <w:p w14:paraId="339C0293"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4. </w:t>
      </w:r>
      <w:r w:rsidRPr="00226243">
        <w:rPr>
          <w:noProof/>
        </w:rPr>
        <w:tab/>
        <w:t xml:space="preserve">Lombardi F, Sandrone G, Pernpruner S, et al. Heart rate variability as an index of sympathovagal interaction after acute myocardial infarction. </w:t>
      </w:r>
      <w:r w:rsidRPr="00226243">
        <w:rPr>
          <w:i/>
          <w:iCs/>
          <w:noProof/>
        </w:rPr>
        <w:t>Am J Cardiol</w:t>
      </w:r>
      <w:r w:rsidRPr="00226243">
        <w:rPr>
          <w:noProof/>
        </w:rPr>
        <w:t>. 1987;60(16):1239-1245. doi:10.1016/0002-9149(87)90601-1</w:t>
      </w:r>
    </w:p>
    <w:p w14:paraId="031B9BC5"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5. </w:t>
      </w:r>
      <w:r w:rsidRPr="00226243">
        <w:rPr>
          <w:noProof/>
        </w:rPr>
        <w:tab/>
        <w:t xml:space="preserve">Oieru D, Moalem I, Rozen E, et al. A novel heart rate variability algorithm for the detection of myocardial ischemia: pilot data from a prospective clinical trial. </w:t>
      </w:r>
      <w:r w:rsidRPr="00226243">
        <w:rPr>
          <w:i/>
          <w:iCs/>
          <w:noProof/>
        </w:rPr>
        <w:t>Isr Med Assoc J</w:t>
      </w:r>
      <w:r w:rsidRPr="00226243">
        <w:rPr>
          <w:noProof/>
        </w:rPr>
        <w:t>. 2015;17(3):161-165.</w:t>
      </w:r>
    </w:p>
    <w:p w14:paraId="55338A4A"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6. </w:t>
      </w:r>
      <w:r w:rsidRPr="00226243">
        <w:rPr>
          <w:noProof/>
        </w:rPr>
        <w:tab/>
        <w:t xml:space="preserve">Sacha J. Interaction between Heart Rate and Heart Rate Variability. </w:t>
      </w:r>
      <w:r w:rsidRPr="00226243">
        <w:rPr>
          <w:i/>
          <w:iCs/>
          <w:noProof/>
        </w:rPr>
        <w:t>Ann Noninvasive Electrocardiol</w:t>
      </w:r>
      <w:r w:rsidRPr="00226243">
        <w:rPr>
          <w:noProof/>
        </w:rPr>
        <w:t>. 2014;19(3):207-216. doi:10.1111/anec.12148</w:t>
      </w:r>
    </w:p>
    <w:p w14:paraId="354D1BCB"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7. </w:t>
      </w:r>
      <w:r w:rsidRPr="00226243">
        <w:rPr>
          <w:noProof/>
        </w:rPr>
        <w:tab/>
        <w:t xml:space="preserve">Stein PK, Domitrovich PP, Huikuri H V., Kleiger RE. Traditional and nonlinear heart rate variability are each independently associated with mortality after myocardial infarction. </w:t>
      </w:r>
      <w:r w:rsidRPr="00226243">
        <w:rPr>
          <w:i/>
          <w:iCs/>
          <w:noProof/>
        </w:rPr>
        <w:t>J Cardiovasc Electrophysiol</w:t>
      </w:r>
      <w:r w:rsidRPr="00226243">
        <w:rPr>
          <w:noProof/>
        </w:rPr>
        <w:t>. 2005;16(1):13-20. doi:10.1046/j.1540-8167.2005.04358.x</w:t>
      </w:r>
    </w:p>
    <w:p w14:paraId="6A2FFC3B"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8. </w:t>
      </w:r>
      <w:r w:rsidRPr="00226243">
        <w:rPr>
          <w:noProof/>
        </w:rPr>
        <w:tab/>
        <w:t xml:space="preserve">Tayel M, AlSaba E. Poincaré Plot for Heart Rate Variability. </w:t>
      </w:r>
      <w:r w:rsidRPr="00226243">
        <w:rPr>
          <w:i/>
          <w:iCs/>
          <w:noProof/>
        </w:rPr>
        <w:t>Int J Medical, Heal Biomed Bioeng Pharm Eng</w:t>
      </w:r>
      <w:r w:rsidRPr="00226243">
        <w:rPr>
          <w:noProof/>
        </w:rPr>
        <w:t>. 2015;9(9):708-711.</w:t>
      </w:r>
    </w:p>
    <w:p w14:paraId="4DEC5A32"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39. </w:t>
      </w:r>
      <w:r w:rsidRPr="00226243">
        <w:rPr>
          <w:noProof/>
        </w:rPr>
        <w:tab/>
        <w:t xml:space="preserve">Olesen RM, Bloch Thomsen PE, Saermark K, et al. Statistical analysis of the DIAMOND MI study by the multipole method. </w:t>
      </w:r>
      <w:r w:rsidRPr="00226243">
        <w:rPr>
          <w:i/>
          <w:iCs/>
          <w:noProof/>
        </w:rPr>
        <w:t>Physiol Meas</w:t>
      </w:r>
      <w:r w:rsidRPr="00226243">
        <w:rPr>
          <w:noProof/>
        </w:rPr>
        <w:t>. 2005;26(5):591-598. doi:10.1088/0967-3334/26/5/002</w:t>
      </w:r>
    </w:p>
    <w:p w14:paraId="7F4D062E"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0. </w:t>
      </w:r>
      <w:r w:rsidRPr="00226243">
        <w:rPr>
          <w:noProof/>
        </w:rPr>
        <w:tab/>
        <w:t xml:space="preserve">Lewkowicz M, Levitan J, Puzanov N, Shnerb N, Saermark K. Description of complex time series by multipoles. </w:t>
      </w:r>
      <w:r w:rsidRPr="00226243">
        <w:rPr>
          <w:i/>
          <w:iCs/>
          <w:noProof/>
        </w:rPr>
        <w:t>Phys A Stat Mech its Appl</w:t>
      </w:r>
      <w:r w:rsidRPr="00226243">
        <w:rPr>
          <w:noProof/>
        </w:rPr>
        <w:t>. 2002;311(1-2):260-274. doi:10.1016/S0378-4371(02)00831-2</w:t>
      </w:r>
    </w:p>
    <w:p w14:paraId="48F300A1"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1. </w:t>
      </w:r>
      <w:r w:rsidRPr="00226243">
        <w:rPr>
          <w:noProof/>
        </w:rPr>
        <w:tab/>
        <w:t xml:space="preserve">Jørgensen RM, Abildstrøm SZ, Levitan J, et al. Heart Rate Variability Density Analysis (Dyx) and Prediction of Long-Term Mortality after Acute Myocardial Infarction. </w:t>
      </w:r>
      <w:r w:rsidRPr="00226243">
        <w:rPr>
          <w:i/>
          <w:iCs/>
          <w:noProof/>
        </w:rPr>
        <w:t>Ann Noninvasive Electrocardiol</w:t>
      </w:r>
      <w:r w:rsidRPr="00226243">
        <w:rPr>
          <w:noProof/>
        </w:rPr>
        <w:t>. 2016;21(1):60-68. doi:10.1111/anec.12297</w:t>
      </w:r>
    </w:p>
    <w:p w14:paraId="2D6C0C50"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2. </w:t>
      </w:r>
      <w:r w:rsidRPr="00226243">
        <w:rPr>
          <w:noProof/>
        </w:rPr>
        <w:tab/>
        <w:t xml:space="preserve">Boudreau P, Dumont G, Kin NMKNY, Walker C-DD, Boivin DB. Correlation of heart rate variability and circadian markers in humans. In: </w:t>
      </w:r>
      <w:r w:rsidRPr="00226243">
        <w:rPr>
          <w:i/>
          <w:iCs/>
          <w:noProof/>
        </w:rPr>
        <w:t xml:space="preserve">2011 Annual International Conference of the IEEE Engineering in </w:t>
      </w:r>
      <w:r w:rsidRPr="00226243">
        <w:rPr>
          <w:i/>
          <w:iCs/>
          <w:noProof/>
        </w:rPr>
        <w:lastRenderedPageBreak/>
        <w:t>Medicine and Biology Society</w:t>
      </w:r>
      <w:r w:rsidRPr="00226243">
        <w:rPr>
          <w:noProof/>
        </w:rPr>
        <w:t>. IEEE; 2011:681-682. doi:10.1109/IEMBS.2011.6090153</w:t>
      </w:r>
    </w:p>
    <w:p w14:paraId="25211B2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3. </w:t>
      </w:r>
      <w:r w:rsidRPr="00226243">
        <w:rPr>
          <w:noProof/>
        </w:rPr>
        <w:tab/>
        <w:t xml:space="preserve">Stein PK, Lundequam EJ, Clauw D, Freedland KE, Carney RM, Domitrovich PP. Circadian and ultradian rhythms in cardiac autonomic modulation. </w:t>
      </w:r>
      <w:r w:rsidRPr="00226243">
        <w:rPr>
          <w:i/>
          <w:iCs/>
          <w:noProof/>
        </w:rPr>
        <w:t>Annu Int Conf IEEE Eng Med Biol - Proc</w:t>
      </w:r>
      <w:r w:rsidRPr="00226243">
        <w:rPr>
          <w:noProof/>
        </w:rPr>
        <w:t>. 2006:429-432. doi:10.1109/IEMBS.2006.259558</w:t>
      </w:r>
    </w:p>
    <w:p w14:paraId="021B629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4. </w:t>
      </w:r>
      <w:r w:rsidRPr="00226243">
        <w:rPr>
          <w:noProof/>
        </w:rPr>
        <w:tab/>
        <w:t xml:space="preserve">Huang M, Shah A, Su S, et al. Association of Depressive Symptoms and Heart Rate Variability in Vietnam War–Era Twins. </w:t>
      </w:r>
      <w:r w:rsidRPr="00226243">
        <w:rPr>
          <w:i/>
          <w:iCs/>
          <w:noProof/>
        </w:rPr>
        <w:t>JAMA Psychiatry</w:t>
      </w:r>
      <w:r w:rsidRPr="00226243">
        <w:rPr>
          <w:noProof/>
        </w:rPr>
        <w:t>. 2018;75(7):705. doi:10.1001/jamapsychiatry.2018.0747</w:t>
      </w:r>
    </w:p>
    <w:p w14:paraId="6FA1EFE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5. </w:t>
      </w:r>
      <w:r w:rsidRPr="00226243">
        <w:rPr>
          <w:noProof/>
        </w:rPr>
        <w:tab/>
        <w:t xml:space="preserve">Shah AJ, Su S, Veledar E, et al. Is Heart Rate Variability Related To Memory Performance in Middle Aged Men? </w:t>
      </w:r>
      <w:r w:rsidRPr="00226243">
        <w:rPr>
          <w:i/>
          <w:iCs/>
          <w:noProof/>
        </w:rPr>
        <w:t>Psychosom Med</w:t>
      </w:r>
      <w:r w:rsidRPr="00226243">
        <w:rPr>
          <w:noProof/>
        </w:rPr>
        <w:t>. 2011;73(6):475-482. doi:10.1097/PSY.0b013e3182227d6a.Is</w:t>
      </w:r>
    </w:p>
    <w:p w14:paraId="327D61D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6. </w:t>
      </w:r>
      <w:r w:rsidRPr="00226243">
        <w:rPr>
          <w:noProof/>
        </w:rPr>
        <w:tab/>
        <w:t xml:space="preserve">Schneider RH, Rainforth M V., Grim CE, et al. Stress Reduction in the Secondary Prevention of Cardiovascular Disease. </w:t>
      </w:r>
      <w:r w:rsidRPr="00226243">
        <w:rPr>
          <w:i/>
          <w:iCs/>
          <w:noProof/>
        </w:rPr>
        <w:t>Circ Cardiovasc Qual Outcomes</w:t>
      </w:r>
      <w:r w:rsidRPr="00226243">
        <w:rPr>
          <w:noProof/>
        </w:rPr>
        <w:t>. 2012;5(6):750-758. doi:10.1161/circoutcomes.112.967406</w:t>
      </w:r>
    </w:p>
    <w:p w14:paraId="0F1F3553"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7. </w:t>
      </w:r>
      <w:r w:rsidRPr="00226243">
        <w:rPr>
          <w:noProof/>
        </w:rPr>
        <w:tab/>
        <w:t xml:space="preserve">Bonnemeier H, Wiegand UKH, Brandes A, et al. Circadian profile of cardiac autonomic nervous modulation in healthy subjects: Differing effects of aging and gender on heart rate variability. </w:t>
      </w:r>
      <w:r w:rsidRPr="00226243">
        <w:rPr>
          <w:i/>
          <w:iCs/>
          <w:noProof/>
        </w:rPr>
        <w:t>J Cardiovasc Electrophysiol</w:t>
      </w:r>
      <w:r w:rsidRPr="00226243">
        <w:rPr>
          <w:noProof/>
        </w:rPr>
        <w:t>. 2003;14(8):791-799. doi:10.1046/j.1540-8167.2003.03078.x</w:t>
      </w:r>
    </w:p>
    <w:p w14:paraId="3B4D57D1"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8. </w:t>
      </w:r>
      <w:r w:rsidRPr="00226243">
        <w:rPr>
          <w:noProof/>
        </w:rPr>
        <w:tab/>
        <w:t xml:space="preserve">Houle MS, Billman GE. Low-frequency component of the heart rate variability spectrum: a poor marker of sympathetic activity. </w:t>
      </w:r>
      <w:r w:rsidRPr="00226243">
        <w:rPr>
          <w:i/>
          <w:iCs/>
          <w:noProof/>
        </w:rPr>
        <w:t>Am J Physiol Circ Physiol</w:t>
      </w:r>
      <w:r w:rsidRPr="00226243">
        <w:rPr>
          <w:noProof/>
        </w:rPr>
        <w:t>. 1999;276(1):H215-H223. doi:10.1152/ajpheart.1999.276.1.H215</w:t>
      </w:r>
    </w:p>
    <w:p w14:paraId="212EBC47"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49. </w:t>
      </w:r>
      <w:r w:rsidRPr="00226243">
        <w:rPr>
          <w:noProof/>
        </w:rPr>
        <w:tab/>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226243">
        <w:rPr>
          <w:i/>
          <w:iCs/>
          <w:noProof/>
        </w:rPr>
        <w:t>Europace</w:t>
      </w:r>
      <w:r w:rsidRPr="00226243">
        <w:rPr>
          <w:noProof/>
        </w:rPr>
        <w:t>. 2015;17(12):1848-1854. doi:10.1093/europace/euu394</w:t>
      </w:r>
    </w:p>
    <w:p w14:paraId="18F9B0FC"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0. </w:t>
      </w:r>
      <w:r w:rsidRPr="00226243">
        <w:rPr>
          <w:noProof/>
        </w:rPr>
        <w:tab/>
        <w:t xml:space="preserve">Vest AN, Da Poian G, Li Q, et al. An open source benchmarked toolbox for cardiovascular waveform and interval analysis. </w:t>
      </w:r>
      <w:r w:rsidRPr="00226243">
        <w:rPr>
          <w:i/>
          <w:iCs/>
          <w:noProof/>
        </w:rPr>
        <w:t>Physiol Meas</w:t>
      </w:r>
      <w:r w:rsidRPr="00226243">
        <w:rPr>
          <w:noProof/>
        </w:rPr>
        <w:t>. 2018;39(10):105004. doi:10.1088/1361-6579/aae021</w:t>
      </w:r>
    </w:p>
    <w:p w14:paraId="3E076812"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1. </w:t>
      </w:r>
      <w:r w:rsidRPr="00226243">
        <w:rPr>
          <w:noProof/>
        </w:rPr>
        <w:tab/>
        <w:t xml:space="preserve">Spitzer RL. Validation and Utility of a Self-report Version of PRIME-MD: The PHQ Primary Care Study. </w:t>
      </w:r>
      <w:r w:rsidRPr="00226243">
        <w:rPr>
          <w:i/>
          <w:iCs/>
          <w:noProof/>
        </w:rPr>
        <w:t>JAMA</w:t>
      </w:r>
      <w:r w:rsidRPr="00226243">
        <w:rPr>
          <w:noProof/>
        </w:rPr>
        <w:t>. 1999;282(18):1737. doi:10.1001/jama.282.18.1737</w:t>
      </w:r>
    </w:p>
    <w:p w14:paraId="3D30610B"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2. </w:t>
      </w:r>
      <w:r w:rsidRPr="00226243">
        <w:rPr>
          <w:noProof/>
        </w:rPr>
        <w:tab/>
        <w:t xml:space="preserve">Kroenke K, Spitzer RL, Williams JB. The PHQ-9: validity of a brief depression severity measure. </w:t>
      </w:r>
      <w:r w:rsidRPr="00226243">
        <w:rPr>
          <w:i/>
          <w:iCs/>
          <w:noProof/>
        </w:rPr>
        <w:t>J Gen Intern Med</w:t>
      </w:r>
      <w:r w:rsidRPr="00226243">
        <w:rPr>
          <w:noProof/>
        </w:rPr>
        <w:t>. 2001;16(9):606-613.</w:t>
      </w:r>
    </w:p>
    <w:p w14:paraId="0407A90F"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3. </w:t>
      </w:r>
      <w:r w:rsidRPr="00226243">
        <w:rPr>
          <w:noProof/>
        </w:rPr>
        <w:tab/>
        <w:t xml:space="preserve">Nasreddine ZS, Phillips NA, Bédirian V, et al. The Montreal Cognitive Assessment, MoCA: a brief screening tool for mild cognitive impairment. </w:t>
      </w:r>
      <w:r w:rsidRPr="00226243">
        <w:rPr>
          <w:i/>
          <w:iCs/>
          <w:noProof/>
        </w:rPr>
        <w:t>J Am Geriatr Soc</w:t>
      </w:r>
      <w:r w:rsidRPr="00226243">
        <w:rPr>
          <w:noProof/>
        </w:rPr>
        <w:t>. 2005;53(4):695-699. doi:10.1111/j.1532-5415.2005.53221.x</w:t>
      </w:r>
    </w:p>
    <w:p w14:paraId="34ED518F"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4. </w:t>
      </w:r>
      <w:r w:rsidRPr="00226243">
        <w:rPr>
          <w:noProof/>
        </w:rPr>
        <w:tab/>
        <w:t xml:space="preserve">Dupont WD, Plummer WD. Power and sample size calculations for studies involving linear regression. </w:t>
      </w:r>
      <w:r w:rsidRPr="00226243">
        <w:rPr>
          <w:i/>
          <w:iCs/>
          <w:noProof/>
        </w:rPr>
        <w:t>Control Clin Trials</w:t>
      </w:r>
      <w:r w:rsidRPr="00226243">
        <w:rPr>
          <w:noProof/>
        </w:rPr>
        <w:t>. 1998;19(6):589-601. doi:10.1016/S0197-2456(98)00037-3</w:t>
      </w:r>
    </w:p>
    <w:p w14:paraId="0F5E9BC4"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5. </w:t>
      </w:r>
      <w:r w:rsidRPr="00226243">
        <w:rPr>
          <w:noProof/>
        </w:rPr>
        <w:tab/>
        <w:t xml:space="preserve">Sandrone G, Mortara A, Torzillo D, La Rovere MT, Malliani A, Lombardi F. Effects of beta blockers (atenolol or metoprolol) on heart rate variability after acute myocardial infarction. </w:t>
      </w:r>
      <w:r w:rsidRPr="00226243">
        <w:rPr>
          <w:i/>
          <w:iCs/>
          <w:noProof/>
        </w:rPr>
        <w:t>Am J Cardiol</w:t>
      </w:r>
      <w:r w:rsidRPr="00226243">
        <w:rPr>
          <w:noProof/>
        </w:rPr>
        <w:t>. 1994;74(4):340-345. doi:10.1016/0002-9149(94)90400-6</w:t>
      </w:r>
    </w:p>
    <w:p w14:paraId="3B8A6640"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6. </w:t>
      </w:r>
      <w:r w:rsidRPr="00226243">
        <w:rPr>
          <w:noProof/>
        </w:rPr>
        <w:tab/>
        <w:t xml:space="preserve">Lowenstern A, Wang TY. Rethinking Cognitive Impairment in the Management of Older Patients With Cardiovascular Disease. </w:t>
      </w:r>
      <w:r w:rsidRPr="00226243">
        <w:rPr>
          <w:i/>
          <w:iCs/>
          <w:noProof/>
        </w:rPr>
        <w:t>J Am Heart Assoc</w:t>
      </w:r>
      <w:r w:rsidRPr="00226243">
        <w:rPr>
          <w:noProof/>
        </w:rPr>
        <w:t>. 2019;8(4). doi:10.1161/JAHA.119.011968</w:t>
      </w:r>
    </w:p>
    <w:p w14:paraId="478179FE"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7. </w:t>
      </w:r>
      <w:r w:rsidRPr="00226243">
        <w:rPr>
          <w:noProof/>
        </w:rPr>
        <w:tab/>
        <w:t xml:space="preserve">Lin F, Ren P, Cotton K, Porsteinsson A, Mapstone M, Heffner KL. Mental fatigability and heart rate variability in mild cognitive impairment. </w:t>
      </w:r>
      <w:r w:rsidRPr="00226243">
        <w:rPr>
          <w:i/>
          <w:iCs/>
          <w:noProof/>
        </w:rPr>
        <w:t>Am J Geriatr Psychiatry</w:t>
      </w:r>
      <w:r w:rsidRPr="00226243">
        <w:rPr>
          <w:noProof/>
        </w:rPr>
        <w:t>. 2016;24(5):374-378. doi:10.1016/j.jagp.2015.12.012</w:t>
      </w:r>
    </w:p>
    <w:p w14:paraId="4D31EFD2"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8. </w:t>
      </w:r>
      <w:r w:rsidRPr="00226243">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226243">
        <w:rPr>
          <w:i/>
          <w:iCs/>
          <w:noProof/>
        </w:rPr>
        <w:t>Circulation</w:t>
      </w:r>
      <w:r w:rsidRPr="00226243">
        <w:rPr>
          <w:noProof/>
        </w:rPr>
        <w:t>. 2017;135(18):1681-1689. doi:10.1161/CIRCULATIONAHA.116.025140</w:t>
      </w:r>
    </w:p>
    <w:p w14:paraId="0FCA305F" w14:textId="77777777" w:rsidR="00226243" w:rsidRPr="00226243" w:rsidRDefault="00226243" w:rsidP="00226243">
      <w:pPr>
        <w:widowControl w:val="0"/>
        <w:autoSpaceDE w:val="0"/>
        <w:autoSpaceDN w:val="0"/>
        <w:adjustRightInd w:val="0"/>
        <w:ind w:left="640" w:hanging="640"/>
        <w:rPr>
          <w:noProof/>
        </w:rPr>
      </w:pPr>
      <w:r w:rsidRPr="00226243">
        <w:rPr>
          <w:noProof/>
        </w:rPr>
        <w:t xml:space="preserve">59. </w:t>
      </w:r>
      <w:r w:rsidRPr="00226243">
        <w:rPr>
          <w:noProof/>
        </w:rPr>
        <w:tab/>
        <w:t xml:space="preserve">Williams JE, Mosley TH, Kop WJ, Couper DJ, Welch VL, Rosamond WD. Vital Exhaustion as a Risk Factor for Adverse Cardiac Events (from the Atherosclerosis Risk In Communities [ARIC] Study). </w:t>
      </w:r>
      <w:r w:rsidRPr="00226243">
        <w:rPr>
          <w:i/>
          <w:iCs/>
          <w:noProof/>
        </w:rPr>
        <w:t>Am J Cardiol</w:t>
      </w:r>
      <w:r w:rsidRPr="00226243">
        <w:rPr>
          <w:noProof/>
        </w:rPr>
        <w:t>. 2010;105(12):1661-1665. doi:10.1016/j.amjcard.2010.01.340</w:t>
      </w:r>
    </w:p>
    <w:p w14:paraId="2342208D" w14:textId="3F377A76" w:rsidR="003D355C" w:rsidRDefault="003D355C" w:rsidP="00226243">
      <w:pPr>
        <w:widowControl w:val="0"/>
        <w:autoSpaceDE w:val="0"/>
        <w:autoSpaceDN w:val="0"/>
        <w:adjustRightInd w:val="0"/>
        <w:ind w:left="640" w:hanging="640"/>
        <w:rPr>
          <w:b/>
        </w:rPr>
      </w:pPr>
      <w:r>
        <w:rPr>
          <w:b/>
        </w:rPr>
        <w:fldChar w:fldCharType="end"/>
      </w:r>
    </w:p>
    <w:p w14:paraId="6ECD0351" w14:textId="10D8A57F" w:rsidR="00C9165B" w:rsidRPr="00CE5616" w:rsidRDefault="00CE5616" w:rsidP="0091189F">
      <w:pPr>
        <w:pStyle w:val="NoSpacing"/>
        <w:ind w:left="0" w:firstLine="0"/>
        <w:rPr>
          <w:b/>
          <w:color w:val="1F4E79" w:themeColor="accent5" w:themeShade="80"/>
        </w:rPr>
      </w:pPr>
      <w:r w:rsidRPr="00CE5616">
        <w:rPr>
          <w:b/>
          <w:color w:val="1F4E79" w:themeColor="accent5" w:themeShade="80"/>
        </w:rPr>
        <w:br w:type="column"/>
      </w:r>
      <w:r w:rsidRPr="00CE5616">
        <w:rPr>
          <w:b/>
          <w:color w:val="1F4E79" w:themeColor="accent5" w:themeShade="80"/>
        </w:rPr>
        <w:lastRenderedPageBreak/>
        <w:t>PROTECTION OF HUMAN SUBJECTS</w:t>
      </w:r>
    </w:p>
    <w:p w14:paraId="3D8E45BA" w14:textId="1615B655" w:rsidR="00C9165B" w:rsidRPr="006D26BE" w:rsidRDefault="00C9165B" w:rsidP="0091189F">
      <w:pPr>
        <w:pStyle w:val="NoSpacing"/>
        <w:ind w:left="0" w:firstLine="0"/>
        <w:rPr>
          <w:b/>
          <w:color w:val="1F4E79" w:themeColor="accent5" w:themeShade="80"/>
          <w:sz w:val="12"/>
          <w:szCs w:val="12"/>
        </w:rPr>
      </w:pPr>
    </w:p>
    <w:p w14:paraId="2B5122AD" w14:textId="7D98AE73" w:rsidR="003D355C" w:rsidRPr="006D26BE" w:rsidRDefault="00491EBD" w:rsidP="0026532A">
      <w:pPr>
        <w:pStyle w:val="NoSpacing"/>
        <w:ind w:left="0" w:firstLine="0"/>
        <w:rPr>
          <w:rFonts w:ascii="ArialMT" w:hAnsi="ArialMT"/>
          <w:color w:val="1F4E79" w:themeColor="accent5" w:themeShade="80"/>
        </w:rPr>
      </w:pPr>
      <w:r w:rsidRPr="006D26BE">
        <w:rPr>
          <w:color w:val="1F4E79" w:themeColor="accent5" w:themeShade="80"/>
        </w:rPr>
        <w:t>This research plan proposes to perform an ancillary study on an ongoing prospective cohort study, called the Emory Cardiovascular Biobank (</w:t>
      </w:r>
      <w:proofErr w:type="spellStart"/>
      <w:r w:rsidRPr="006D26BE">
        <w:rPr>
          <w:color w:val="1F4E79" w:themeColor="accent5" w:themeShade="80"/>
        </w:rPr>
        <w:t>EmCAB</w:t>
      </w:r>
      <w:proofErr w:type="spellEnd"/>
      <w:r w:rsidRPr="006D26BE">
        <w:rPr>
          <w:color w:val="1F4E79" w:themeColor="accent5" w:themeShade="80"/>
        </w:rPr>
        <w:t xml:space="preserve">, </w:t>
      </w:r>
      <w:r w:rsidR="0026532A" w:rsidRPr="006D26BE">
        <w:rPr>
          <w:color w:val="1F4E79" w:themeColor="accent5" w:themeShade="80"/>
        </w:rPr>
        <w:t>PI Quyyumi</w:t>
      </w:r>
      <w:r w:rsidRPr="006D26BE">
        <w:rPr>
          <w:color w:val="1F4E79" w:themeColor="accent5" w:themeShade="80"/>
        </w:rPr>
        <w:t>)</w:t>
      </w:r>
      <w:r w:rsidR="0026532A" w:rsidRPr="006D26BE">
        <w:rPr>
          <w:color w:val="1F4E79" w:themeColor="accent5" w:themeShade="80"/>
        </w:rPr>
        <w:t xml:space="preserve">. This cohort is a registry of patients undergoing cardiac catherization to identify novel factors associated with pathobiological processes and treatment of cardiovascular disease. All patients are aged 18 years and </w:t>
      </w:r>
      <w:proofErr w:type="gramStart"/>
      <w:r w:rsidR="0026532A" w:rsidRPr="006D26BE">
        <w:rPr>
          <w:color w:val="1F4E79" w:themeColor="accent5" w:themeShade="80"/>
        </w:rPr>
        <w:t>older, and</w:t>
      </w:r>
      <w:proofErr w:type="gramEnd"/>
      <w:r w:rsidR="0026532A" w:rsidRPr="006D26BE">
        <w:rPr>
          <w:color w:val="1F4E79" w:themeColor="accent5" w:themeShade="80"/>
        </w:rPr>
        <w:t xml:space="preserve"> are at risk for coronary artery disease. The study was approved by the </w:t>
      </w:r>
      <w:r w:rsidRPr="006D26BE">
        <w:rPr>
          <w:rFonts w:ascii="ArialMT" w:hAnsi="ArialMT"/>
          <w:color w:val="1F4E79" w:themeColor="accent5" w:themeShade="80"/>
        </w:rPr>
        <w:t>Emory University Institutional Review Board</w:t>
      </w:r>
      <w:r w:rsidR="0065486B" w:rsidRPr="006D26BE">
        <w:rPr>
          <w:rFonts w:ascii="ArialMT" w:hAnsi="ArialMT"/>
          <w:color w:val="1F4E79" w:themeColor="accent5" w:themeShade="80"/>
        </w:rPr>
        <w:t xml:space="preserve"> (IRB)</w:t>
      </w:r>
      <w:r w:rsidRPr="006D26BE">
        <w:rPr>
          <w:rFonts w:ascii="ArialMT" w:hAnsi="ArialMT"/>
          <w:color w:val="1F4E79" w:themeColor="accent5" w:themeShade="80"/>
        </w:rPr>
        <w:t xml:space="preserve"> and complied with federal, state, and internal regulations, including HIPAA. Recruited participants are men and women.</w:t>
      </w:r>
    </w:p>
    <w:p w14:paraId="6D94CA42" w14:textId="1B2DB162" w:rsidR="0026532A" w:rsidRPr="006D26BE" w:rsidRDefault="0026532A" w:rsidP="0026532A">
      <w:pPr>
        <w:pStyle w:val="NoSpacing"/>
        <w:ind w:left="0" w:firstLine="0"/>
        <w:rPr>
          <w:rFonts w:ascii="ArialMT" w:hAnsi="ArialMT"/>
          <w:color w:val="1F4E79" w:themeColor="accent5" w:themeShade="80"/>
          <w:sz w:val="12"/>
          <w:szCs w:val="12"/>
        </w:rPr>
      </w:pPr>
    </w:p>
    <w:p w14:paraId="42FABAF1" w14:textId="62653A69" w:rsidR="0026532A" w:rsidRPr="006D26BE" w:rsidRDefault="0026532A" w:rsidP="0065486B">
      <w:pPr>
        <w:pStyle w:val="NoSpacing"/>
        <w:numPr>
          <w:ilvl w:val="0"/>
          <w:numId w:val="43"/>
        </w:numPr>
        <w:rPr>
          <w:rFonts w:ascii="ArialMT" w:hAnsi="ArialMT"/>
          <w:b/>
          <w:color w:val="1F4E79" w:themeColor="accent5" w:themeShade="80"/>
        </w:rPr>
      </w:pPr>
      <w:r w:rsidRPr="006D26BE">
        <w:rPr>
          <w:rFonts w:ascii="ArialMT" w:hAnsi="ArialMT"/>
          <w:b/>
          <w:color w:val="1F4E79" w:themeColor="accent5" w:themeShade="80"/>
        </w:rPr>
        <w:t>Risks to Subjects</w:t>
      </w:r>
    </w:p>
    <w:p w14:paraId="66C26F0E" w14:textId="6EE32B63" w:rsidR="0026532A" w:rsidRPr="006D26BE" w:rsidRDefault="0026532A" w:rsidP="0026532A">
      <w:pPr>
        <w:pStyle w:val="NoSpacing"/>
        <w:ind w:left="0" w:firstLine="0"/>
        <w:rPr>
          <w:rFonts w:ascii="ArialMT" w:hAnsi="ArialMT"/>
          <w:color w:val="1F4E79" w:themeColor="accent5" w:themeShade="80"/>
          <w:sz w:val="12"/>
          <w:szCs w:val="12"/>
        </w:rPr>
      </w:pPr>
    </w:p>
    <w:p w14:paraId="1C046A88" w14:textId="25592688" w:rsidR="0026532A" w:rsidRPr="006D26BE" w:rsidRDefault="0026532A" w:rsidP="0026532A">
      <w:pPr>
        <w:pStyle w:val="NoSpacing"/>
        <w:ind w:left="0" w:firstLine="0"/>
        <w:rPr>
          <w:rFonts w:ascii="ArialMT" w:hAnsi="ArialMT"/>
          <w:color w:val="1F4E79" w:themeColor="accent5" w:themeShade="80"/>
        </w:rPr>
      </w:pPr>
      <w:r w:rsidRPr="006D26BE">
        <w:rPr>
          <w:rFonts w:ascii="ArialMT" w:hAnsi="ArialMT"/>
          <w:color w:val="1F4E79" w:themeColor="accent5" w:themeShade="80"/>
        </w:rPr>
        <w:t>This ancillary study will not involve any</w:t>
      </w:r>
      <w:r w:rsidR="0065486B" w:rsidRPr="006D26BE">
        <w:rPr>
          <w:rFonts w:ascii="ArialMT" w:hAnsi="ArialMT"/>
          <w:color w:val="1F4E79" w:themeColor="accent5" w:themeShade="80"/>
        </w:rPr>
        <w:t xml:space="preserve"> significant</w:t>
      </w:r>
      <w:r w:rsidRPr="006D26BE">
        <w:rPr>
          <w:rFonts w:ascii="ArialMT" w:hAnsi="ArialMT"/>
          <w:color w:val="1F4E79" w:themeColor="accent5" w:themeShade="80"/>
        </w:rPr>
        <w:t xml:space="preserve"> additional risks to the patients included in the </w:t>
      </w:r>
      <w:proofErr w:type="spellStart"/>
      <w:r w:rsidRPr="006D26BE">
        <w:rPr>
          <w:rFonts w:ascii="ArialMT" w:hAnsi="ArialMT"/>
          <w:color w:val="1F4E79" w:themeColor="accent5" w:themeShade="80"/>
        </w:rPr>
        <w:t>EmCAB</w:t>
      </w:r>
      <w:proofErr w:type="spellEnd"/>
      <w:r w:rsidRPr="006D26BE">
        <w:rPr>
          <w:rFonts w:ascii="ArialMT" w:hAnsi="ArialMT"/>
          <w:color w:val="1F4E79" w:themeColor="accent5" w:themeShade="80"/>
        </w:rPr>
        <w:t xml:space="preserve"> parent study. The </w:t>
      </w:r>
      <w:r w:rsidR="0065486B" w:rsidRPr="006D26BE">
        <w:rPr>
          <w:rFonts w:ascii="ArialMT" w:hAnsi="ArialMT"/>
          <w:color w:val="1F4E79" w:themeColor="accent5" w:themeShade="80"/>
        </w:rPr>
        <w:t xml:space="preserve">patients will be asked to wear the </w:t>
      </w:r>
      <w:proofErr w:type="spellStart"/>
      <w:r w:rsidR="0065486B" w:rsidRPr="006D26BE">
        <w:rPr>
          <w:rFonts w:ascii="ArialMT" w:hAnsi="ArialMT"/>
          <w:color w:val="1F4E79" w:themeColor="accent5" w:themeShade="80"/>
        </w:rPr>
        <w:t>Biostamp</w:t>
      </w:r>
      <w:proofErr w:type="spellEnd"/>
      <w:r w:rsidR="0065486B" w:rsidRPr="006D26BE">
        <w:rPr>
          <w:rFonts w:ascii="ArialMT" w:hAnsi="ArialMT"/>
          <w:color w:val="1F4E79" w:themeColor="accent5" w:themeShade="80"/>
        </w:rPr>
        <w:t xml:space="preserve"> patch, which may cause discomfort, limitation in activity, and skin irritation upon removal. The patches will be applied by </w:t>
      </w:r>
      <w:proofErr w:type="gramStart"/>
      <w:r w:rsidR="0065486B" w:rsidRPr="006D26BE">
        <w:rPr>
          <w:rFonts w:ascii="ArialMT" w:hAnsi="ArialMT"/>
          <w:color w:val="1F4E79" w:themeColor="accent5" w:themeShade="80"/>
        </w:rPr>
        <w:t>a trained personnel</w:t>
      </w:r>
      <w:proofErr w:type="gramEnd"/>
      <w:r w:rsidR="0065486B" w:rsidRPr="006D26BE">
        <w:rPr>
          <w:rFonts w:ascii="ArialMT" w:hAnsi="ArialMT"/>
          <w:color w:val="1F4E79" w:themeColor="accent5" w:themeShade="80"/>
        </w:rPr>
        <w:t>. The collected ECG data and analysis do not represent acute markers of illness that prompt referral to a medical provider.</w:t>
      </w:r>
    </w:p>
    <w:p w14:paraId="18221048" w14:textId="77777777" w:rsidR="0065486B" w:rsidRPr="006D26BE" w:rsidRDefault="0065486B" w:rsidP="0065486B">
      <w:pPr>
        <w:pStyle w:val="NoSpacing"/>
        <w:ind w:left="0" w:firstLine="0"/>
        <w:rPr>
          <w:rFonts w:ascii="ArialMT" w:hAnsi="ArialMT"/>
          <w:color w:val="1F4E79" w:themeColor="accent5" w:themeShade="80"/>
          <w:sz w:val="12"/>
          <w:szCs w:val="12"/>
        </w:rPr>
      </w:pPr>
    </w:p>
    <w:p w14:paraId="45F62E9D" w14:textId="2C817530" w:rsidR="0065486B" w:rsidRPr="006D26BE" w:rsidRDefault="0065486B" w:rsidP="0065486B">
      <w:pPr>
        <w:pStyle w:val="NoSpacing"/>
        <w:numPr>
          <w:ilvl w:val="0"/>
          <w:numId w:val="43"/>
        </w:numPr>
        <w:rPr>
          <w:rFonts w:ascii="ArialMT" w:hAnsi="ArialMT"/>
          <w:b/>
          <w:color w:val="1F4E79" w:themeColor="accent5" w:themeShade="80"/>
        </w:rPr>
      </w:pPr>
      <w:r w:rsidRPr="006D26BE">
        <w:rPr>
          <w:rFonts w:ascii="ArialMT" w:hAnsi="ArialMT"/>
          <w:b/>
          <w:color w:val="1F4E79" w:themeColor="accent5" w:themeShade="80"/>
        </w:rPr>
        <w:t>Adequacy of Protection against Risks</w:t>
      </w:r>
    </w:p>
    <w:p w14:paraId="2402EBA7" w14:textId="1F172A88" w:rsidR="0065486B" w:rsidRPr="006D26BE" w:rsidRDefault="0065486B" w:rsidP="0065486B">
      <w:pPr>
        <w:pStyle w:val="NoSpacing"/>
        <w:ind w:left="0" w:firstLine="0"/>
        <w:rPr>
          <w:rFonts w:ascii="ArialMT" w:hAnsi="ArialMT"/>
          <w:color w:val="1F4E79" w:themeColor="accent5" w:themeShade="80"/>
          <w:sz w:val="12"/>
          <w:szCs w:val="12"/>
        </w:rPr>
      </w:pPr>
    </w:p>
    <w:p w14:paraId="6E9EE225" w14:textId="7D797618" w:rsidR="0026532A" w:rsidRPr="006D26BE" w:rsidRDefault="0065486B" w:rsidP="0026532A">
      <w:pPr>
        <w:pStyle w:val="NoSpacing"/>
        <w:ind w:left="0" w:firstLine="0"/>
        <w:rPr>
          <w:rFonts w:ascii="ArialMT" w:hAnsi="ArialMT"/>
          <w:color w:val="1F4E79" w:themeColor="accent5" w:themeShade="80"/>
        </w:rPr>
      </w:pPr>
      <w:r w:rsidRPr="006D26BE">
        <w:rPr>
          <w:rFonts w:ascii="ArialMT" w:hAnsi="ArialMT"/>
          <w:color w:val="1F4E79" w:themeColor="accent5" w:themeShade="80"/>
        </w:rPr>
        <w:t xml:space="preserve">All subjects included in the parent studies provided informed consent, approved by the IRB. Additional consent for the </w:t>
      </w:r>
      <w:proofErr w:type="spellStart"/>
      <w:r w:rsidRPr="006D26BE">
        <w:rPr>
          <w:rFonts w:ascii="ArialMT" w:hAnsi="ArialMT"/>
          <w:color w:val="1F4E79" w:themeColor="accent5" w:themeShade="80"/>
        </w:rPr>
        <w:t>Biostamp</w:t>
      </w:r>
      <w:proofErr w:type="spellEnd"/>
      <w:r w:rsidRPr="006D26BE">
        <w:rPr>
          <w:rFonts w:ascii="ArialMT" w:hAnsi="ArialMT"/>
          <w:color w:val="1F4E79" w:themeColor="accent5" w:themeShade="80"/>
        </w:rPr>
        <w:t xml:space="preserve"> will be integrated into the current study, with modifications to be approved of by the IRB. As part of the parent study, a supervising attending physician is available for evaluation of any events that may occur. Participants will be asked to contact the PI if there are any questions regarding the study.</w:t>
      </w:r>
    </w:p>
    <w:p w14:paraId="37B477BF" w14:textId="2162AC23" w:rsidR="0065486B" w:rsidRPr="006D26BE" w:rsidRDefault="0065486B" w:rsidP="0026532A">
      <w:pPr>
        <w:pStyle w:val="NoSpacing"/>
        <w:ind w:left="0" w:firstLine="0"/>
        <w:rPr>
          <w:rFonts w:ascii="ArialMT" w:hAnsi="ArialMT"/>
          <w:color w:val="1F4E79" w:themeColor="accent5" w:themeShade="80"/>
          <w:sz w:val="12"/>
          <w:szCs w:val="12"/>
        </w:rPr>
      </w:pPr>
    </w:p>
    <w:p w14:paraId="617274B5" w14:textId="3F93E096" w:rsidR="0065486B" w:rsidRPr="006D26BE" w:rsidRDefault="0065486B" w:rsidP="0065486B">
      <w:pPr>
        <w:pStyle w:val="NoSpacing"/>
        <w:numPr>
          <w:ilvl w:val="0"/>
          <w:numId w:val="43"/>
        </w:numPr>
        <w:rPr>
          <w:rFonts w:ascii="ArialMT" w:hAnsi="ArialMT"/>
          <w:b/>
          <w:color w:val="1F4E79" w:themeColor="accent5" w:themeShade="80"/>
        </w:rPr>
      </w:pPr>
      <w:r w:rsidRPr="006D26BE">
        <w:rPr>
          <w:rFonts w:ascii="ArialMT" w:hAnsi="ArialMT"/>
          <w:b/>
          <w:color w:val="1F4E79" w:themeColor="accent5" w:themeShade="80"/>
        </w:rPr>
        <w:t>Potential Benefits of Proposed Research to the Subjects and Others</w:t>
      </w:r>
    </w:p>
    <w:p w14:paraId="56F36827" w14:textId="7D881663" w:rsidR="0065486B" w:rsidRPr="006D26BE" w:rsidRDefault="0065486B" w:rsidP="0065486B">
      <w:pPr>
        <w:pStyle w:val="NoSpacing"/>
        <w:ind w:left="0" w:firstLine="0"/>
        <w:rPr>
          <w:color w:val="1F4E79" w:themeColor="accent5" w:themeShade="80"/>
          <w:sz w:val="12"/>
          <w:szCs w:val="12"/>
        </w:rPr>
      </w:pPr>
    </w:p>
    <w:p w14:paraId="5E63DA63" w14:textId="77777777" w:rsidR="0065486B" w:rsidRPr="006D26BE" w:rsidRDefault="0065486B" w:rsidP="0065486B">
      <w:pPr>
        <w:pStyle w:val="NoSpacing"/>
        <w:ind w:left="0" w:firstLine="0"/>
        <w:rPr>
          <w:color w:val="1F4E79" w:themeColor="accent5" w:themeShade="80"/>
        </w:rPr>
      </w:pPr>
      <w:r w:rsidRPr="006D26BE">
        <w:rPr>
          <w:color w:val="1F4E79" w:themeColor="accent5" w:themeShade="80"/>
        </w:rPr>
        <w:t>This research is not specifically designed to provide a benefit to participants of the parent study. The potential benefits lie in identification of autonomic dysfunction that can be used to help in risk prediction and preventive strategies in the future.</w:t>
      </w:r>
    </w:p>
    <w:p w14:paraId="0B052814" w14:textId="77777777" w:rsidR="0065486B" w:rsidRPr="006D26BE" w:rsidRDefault="0065486B" w:rsidP="0065486B">
      <w:pPr>
        <w:pStyle w:val="NoSpacing"/>
        <w:ind w:left="0" w:firstLine="0"/>
        <w:rPr>
          <w:rFonts w:ascii="ArialMT" w:hAnsi="ArialMT"/>
          <w:color w:val="1F4E79" w:themeColor="accent5" w:themeShade="80"/>
          <w:sz w:val="12"/>
          <w:szCs w:val="12"/>
        </w:rPr>
      </w:pPr>
    </w:p>
    <w:p w14:paraId="4B5A3D7E" w14:textId="77777777" w:rsidR="0065486B" w:rsidRPr="006D26BE" w:rsidRDefault="0065486B" w:rsidP="0065486B">
      <w:pPr>
        <w:pStyle w:val="NoSpacing"/>
        <w:numPr>
          <w:ilvl w:val="0"/>
          <w:numId w:val="43"/>
        </w:numPr>
        <w:rPr>
          <w:rFonts w:ascii="ArialMT" w:hAnsi="ArialMT"/>
          <w:b/>
          <w:color w:val="1F4E79" w:themeColor="accent5" w:themeShade="80"/>
        </w:rPr>
      </w:pPr>
      <w:r w:rsidRPr="006D26BE">
        <w:rPr>
          <w:rFonts w:ascii="ArialMT" w:hAnsi="ArialMT"/>
          <w:b/>
          <w:color w:val="1F4E79" w:themeColor="accent5" w:themeShade="80"/>
        </w:rPr>
        <w:t>Importance of Knowledge to Be Gained</w:t>
      </w:r>
    </w:p>
    <w:p w14:paraId="75E03D42" w14:textId="77777777" w:rsidR="0065486B" w:rsidRPr="006D26BE" w:rsidRDefault="0065486B" w:rsidP="0065486B">
      <w:pPr>
        <w:pStyle w:val="NoSpacing"/>
        <w:ind w:left="0" w:firstLine="0"/>
        <w:rPr>
          <w:rFonts w:ascii="ArialMT" w:hAnsi="ArialMT"/>
          <w:color w:val="1F4E79" w:themeColor="accent5" w:themeShade="80"/>
          <w:sz w:val="12"/>
          <w:szCs w:val="12"/>
        </w:rPr>
      </w:pPr>
    </w:p>
    <w:p w14:paraId="6C921F6B" w14:textId="77777777" w:rsidR="00E62A37" w:rsidRPr="006D26BE" w:rsidRDefault="0065486B" w:rsidP="0065486B">
      <w:pPr>
        <w:pStyle w:val="NoSpacing"/>
        <w:ind w:left="0" w:firstLine="0"/>
        <w:rPr>
          <w:rFonts w:ascii="ArialMT" w:hAnsi="ArialMT"/>
          <w:color w:val="1F4E79" w:themeColor="accent5" w:themeShade="80"/>
        </w:rPr>
      </w:pPr>
      <w:r w:rsidRPr="006D26BE">
        <w:rPr>
          <w:rFonts w:ascii="ArialMT" w:hAnsi="ArialMT"/>
          <w:color w:val="1F4E79" w:themeColor="accent5" w:themeShade="80"/>
        </w:rPr>
        <w:t xml:space="preserve">By gaining </w:t>
      </w:r>
      <w:proofErr w:type="gramStart"/>
      <w:r w:rsidRPr="006D26BE">
        <w:rPr>
          <w:rFonts w:ascii="ArialMT" w:hAnsi="ArialMT"/>
          <w:color w:val="1F4E79" w:themeColor="accent5" w:themeShade="80"/>
        </w:rPr>
        <w:t>an</w:t>
      </w:r>
      <w:proofErr w:type="gramEnd"/>
      <w:r w:rsidRPr="006D26BE">
        <w:rPr>
          <w:rFonts w:ascii="ArialMT" w:hAnsi="ArialMT"/>
          <w:color w:val="1F4E79" w:themeColor="accent5" w:themeShade="80"/>
        </w:rPr>
        <w:t xml:space="preserve"> better understanding of disturbances of the neurocardiac axis</w:t>
      </w:r>
      <w:r w:rsidR="00E62A37" w:rsidRPr="006D26BE">
        <w:rPr>
          <w:rFonts w:ascii="ArialMT" w:hAnsi="ArialMT"/>
          <w:color w:val="1F4E79" w:themeColor="accent5" w:themeShade="80"/>
        </w:rPr>
        <w:t>, through measurement of autonomic dysfunction, we will be able to understand mechanisms behind cardiac and non-cardiac risk, and potentially develop preventive and treatment strategies.</w:t>
      </w:r>
    </w:p>
    <w:p w14:paraId="7FFD5B35" w14:textId="77777777" w:rsidR="00E62A37" w:rsidRPr="006D26BE" w:rsidRDefault="00E62A37" w:rsidP="0065486B">
      <w:pPr>
        <w:pStyle w:val="NoSpacing"/>
        <w:ind w:left="0" w:firstLine="0"/>
        <w:rPr>
          <w:rFonts w:ascii="ArialMT" w:hAnsi="ArialMT"/>
          <w:color w:val="1F4E79" w:themeColor="accent5" w:themeShade="80"/>
          <w:sz w:val="12"/>
          <w:szCs w:val="12"/>
        </w:rPr>
      </w:pPr>
    </w:p>
    <w:p w14:paraId="7D50ECC0" w14:textId="77777777" w:rsidR="00E62A37" w:rsidRPr="006D26BE" w:rsidRDefault="00E62A37" w:rsidP="00E62A37">
      <w:pPr>
        <w:pStyle w:val="NoSpacing"/>
        <w:numPr>
          <w:ilvl w:val="0"/>
          <w:numId w:val="43"/>
        </w:numPr>
        <w:rPr>
          <w:rFonts w:ascii="ArialMT" w:hAnsi="ArialMT"/>
          <w:b/>
          <w:color w:val="1F4E79" w:themeColor="accent5" w:themeShade="80"/>
        </w:rPr>
      </w:pPr>
      <w:r w:rsidRPr="006D26BE">
        <w:rPr>
          <w:rFonts w:ascii="ArialMT" w:hAnsi="ArialMT"/>
          <w:b/>
          <w:color w:val="1F4E79" w:themeColor="accent5" w:themeShade="80"/>
        </w:rPr>
        <w:t>Data and Safety Monitoring Plan</w:t>
      </w:r>
    </w:p>
    <w:p w14:paraId="602E0452" w14:textId="77777777" w:rsidR="00E62A37" w:rsidRPr="006D26BE" w:rsidRDefault="00E62A37" w:rsidP="00E62A37">
      <w:pPr>
        <w:pStyle w:val="NoSpacing"/>
        <w:ind w:left="0" w:firstLine="0"/>
        <w:rPr>
          <w:rFonts w:ascii="ArialMT" w:hAnsi="ArialMT"/>
          <w:color w:val="1F4E79" w:themeColor="accent5" w:themeShade="80"/>
          <w:sz w:val="12"/>
          <w:szCs w:val="12"/>
        </w:rPr>
      </w:pPr>
    </w:p>
    <w:p w14:paraId="330B23C0" w14:textId="2243314E" w:rsidR="00E62A37" w:rsidRPr="006D26BE" w:rsidRDefault="00E62A37" w:rsidP="0026532A">
      <w:pPr>
        <w:pStyle w:val="NoSpacing"/>
        <w:ind w:left="0" w:firstLine="0"/>
        <w:rPr>
          <w:rFonts w:ascii="ArialMT" w:hAnsi="ArialMT"/>
          <w:color w:val="1F4E79" w:themeColor="accent5" w:themeShade="80"/>
        </w:rPr>
      </w:pPr>
      <w:r w:rsidRPr="006D26BE">
        <w:rPr>
          <w:rFonts w:ascii="ArialMT" w:hAnsi="ArialMT"/>
          <w:color w:val="1F4E79" w:themeColor="accent5" w:themeShade="80"/>
        </w:rPr>
        <w:t xml:space="preserve">The parent studies from which data will be derived for this grant are observational studies that involve minimal additional risk to study participants. The </w:t>
      </w:r>
      <w:proofErr w:type="spellStart"/>
      <w:r w:rsidRPr="006D26BE">
        <w:rPr>
          <w:rFonts w:ascii="ArialMT" w:hAnsi="ArialMT"/>
          <w:color w:val="1F4E79" w:themeColor="accent5" w:themeShade="80"/>
        </w:rPr>
        <w:t>EmCAB</w:t>
      </w:r>
      <w:proofErr w:type="spellEnd"/>
      <w:r w:rsidRPr="006D26BE">
        <w:rPr>
          <w:rFonts w:ascii="ArialMT" w:hAnsi="ArialMT"/>
          <w:color w:val="1F4E79" w:themeColor="accent5" w:themeShade="80"/>
        </w:rPr>
        <w:t xml:space="preserve"> has an established Data Safety Monitoring Plan which have been used to report adverse events to the IRB and, if needed, stop the study in the event of an adverse reaction. There are no expected adverse events that will occur by the use of the </w:t>
      </w:r>
      <w:proofErr w:type="spellStart"/>
      <w:r w:rsidRPr="006D26BE">
        <w:rPr>
          <w:rFonts w:ascii="ArialMT" w:hAnsi="ArialMT"/>
          <w:color w:val="1F4E79" w:themeColor="accent5" w:themeShade="80"/>
        </w:rPr>
        <w:t>Biostamp</w:t>
      </w:r>
      <w:proofErr w:type="spellEnd"/>
      <w:r w:rsidRPr="006D26BE">
        <w:rPr>
          <w:rFonts w:ascii="ArialMT" w:hAnsi="ArialMT"/>
          <w:color w:val="1F4E79" w:themeColor="accent5" w:themeShade="80"/>
        </w:rPr>
        <w:t xml:space="preserve"> patch or in the data collected therein. Additionally, I will only use de-identified data that is </w:t>
      </w:r>
      <w:proofErr w:type="spellStart"/>
      <w:r w:rsidRPr="006D26BE">
        <w:rPr>
          <w:rFonts w:ascii="ArialMT" w:hAnsi="ArialMT"/>
          <w:color w:val="1F4E79" w:themeColor="accent5" w:themeShade="80"/>
        </w:rPr>
        <w:t>hosued</w:t>
      </w:r>
      <w:proofErr w:type="spellEnd"/>
      <w:r w:rsidRPr="006D26BE">
        <w:rPr>
          <w:rFonts w:ascii="ArialMT" w:hAnsi="ArialMT"/>
          <w:color w:val="1F4E79" w:themeColor="accent5" w:themeShade="80"/>
        </w:rPr>
        <w:t xml:space="preserve"> at Emory University. Therefore, the analyses </w:t>
      </w:r>
      <w:proofErr w:type="spellStart"/>
      <w:r w:rsidRPr="006D26BE">
        <w:rPr>
          <w:rFonts w:ascii="ArialMT" w:hAnsi="ArialMT"/>
          <w:color w:val="1F4E79" w:themeColor="accent5" w:themeShade="80"/>
        </w:rPr>
        <w:t>propsed</w:t>
      </w:r>
      <w:proofErr w:type="spellEnd"/>
      <w:r w:rsidRPr="006D26BE">
        <w:rPr>
          <w:rFonts w:ascii="ArialMT" w:hAnsi="ArialMT"/>
          <w:color w:val="1F4E79" w:themeColor="accent5" w:themeShade="80"/>
        </w:rPr>
        <w:t xml:space="preserve"> and data collected pose minimal risk to the participants.</w:t>
      </w:r>
    </w:p>
    <w:p w14:paraId="1F2324B0" w14:textId="4530EBFA" w:rsidR="0065486B" w:rsidRPr="006D26BE" w:rsidRDefault="00CE5616" w:rsidP="0026532A">
      <w:pPr>
        <w:pStyle w:val="NoSpacing"/>
        <w:ind w:left="0" w:firstLine="0"/>
        <w:rPr>
          <w:rFonts w:ascii="ArialMT" w:hAnsi="ArialMT"/>
          <w:b/>
          <w:color w:val="1F4E79" w:themeColor="accent5" w:themeShade="80"/>
        </w:rPr>
      </w:pPr>
      <w:r w:rsidRPr="006D26BE">
        <w:rPr>
          <w:rFonts w:ascii="ArialMT" w:hAnsi="ArialMT"/>
          <w:color w:val="1F4E79" w:themeColor="accent5" w:themeShade="80"/>
        </w:rPr>
        <w:br w:type="column"/>
      </w:r>
      <w:r w:rsidRPr="006D26BE">
        <w:rPr>
          <w:rFonts w:ascii="ArialMT" w:hAnsi="ArialMT"/>
          <w:b/>
          <w:color w:val="1F4E79" w:themeColor="accent5" w:themeShade="80"/>
        </w:rPr>
        <w:lastRenderedPageBreak/>
        <w:t>INCLUSION OF WOMEN, MINORITIES, AND CHILDREN</w:t>
      </w:r>
    </w:p>
    <w:p w14:paraId="2D300664" w14:textId="46F2982B" w:rsidR="00E62A37" w:rsidRPr="006D26BE" w:rsidRDefault="00E62A37" w:rsidP="0026532A">
      <w:pPr>
        <w:pStyle w:val="NoSpacing"/>
        <w:ind w:left="0" w:firstLine="0"/>
        <w:rPr>
          <w:rFonts w:ascii="ArialMT" w:hAnsi="ArialMT"/>
          <w:b/>
          <w:color w:val="1F4E79" w:themeColor="accent5" w:themeShade="80"/>
        </w:rPr>
      </w:pPr>
    </w:p>
    <w:p w14:paraId="7CE07C45" w14:textId="43642CC7" w:rsidR="00E62A37" w:rsidRPr="006D26BE" w:rsidRDefault="00E62A37" w:rsidP="0026532A">
      <w:pPr>
        <w:pStyle w:val="NoSpacing"/>
        <w:ind w:left="0" w:firstLine="0"/>
        <w:rPr>
          <w:rFonts w:ascii="ArialMT" w:hAnsi="ArialMT"/>
          <w:color w:val="1F4E79" w:themeColor="accent5" w:themeShade="80"/>
        </w:rPr>
      </w:pPr>
      <w:r w:rsidRPr="006D26BE">
        <w:rPr>
          <w:color w:val="1F4E79" w:themeColor="accent5" w:themeShade="80"/>
        </w:rPr>
        <w:t>This research plan proposes to perform an ancillary study on an ongoing prospective cohort study, called the Emory Cardiovascular Biobank (</w:t>
      </w:r>
      <w:proofErr w:type="spellStart"/>
      <w:r w:rsidRPr="006D26BE">
        <w:rPr>
          <w:color w:val="1F4E79" w:themeColor="accent5" w:themeShade="80"/>
        </w:rPr>
        <w:t>EmCAB</w:t>
      </w:r>
      <w:proofErr w:type="spellEnd"/>
      <w:r w:rsidRPr="006D26BE">
        <w:rPr>
          <w:color w:val="1F4E79" w:themeColor="accent5" w:themeShade="80"/>
        </w:rPr>
        <w:t xml:space="preserve">, PI Quyyumi). This cohort is a registry of patients undergoing cardiac catherization to identify novel factors associated with pathobiological processes and treatment of cardiovascular disease. All patients are aged 18 years and </w:t>
      </w:r>
      <w:proofErr w:type="gramStart"/>
      <w:r w:rsidRPr="006D26BE">
        <w:rPr>
          <w:color w:val="1F4E79" w:themeColor="accent5" w:themeShade="80"/>
        </w:rPr>
        <w:t>older, and</w:t>
      </w:r>
      <w:proofErr w:type="gramEnd"/>
      <w:r w:rsidRPr="006D26BE">
        <w:rPr>
          <w:color w:val="1F4E79" w:themeColor="accent5" w:themeShade="80"/>
        </w:rPr>
        <w:t xml:space="preserve"> are at risk for coronary artery disease. The study was approved by the Emory University Institutional Review Board (IRB) and complied with federal, state, and internal regulations, including HIPAA. The planned enrollment </w:t>
      </w:r>
      <w:r w:rsidR="0074657A" w:rsidRPr="006D26BE">
        <w:rPr>
          <w:color w:val="1F4E79" w:themeColor="accent5" w:themeShade="80"/>
        </w:rPr>
        <w:t>expects</w:t>
      </w:r>
      <w:r w:rsidRPr="006D26BE">
        <w:rPr>
          <w:color w:val="1F4E79" w:themeColor="accent5" w:themeShade="80"/>
        </w:rPr>
        <w:t xml:space="preserve"> a comparable number of men and women of diverse racial/ethnic profiles</w:t>
      </w:r>
      <w:r w:rsidR="0074657A" w:rsidRPr="006D26BE">
        <w:rPr>
          <w:color w:val="1F4E79" w:themeColor="accent5" w:themeShade="80"/>
        </w:rPr>
        <w:t xml:space="preserve">. Similar to the </w:t>
      </w:r>
      <w:proofErr w:type="spellStart"/>
      <w:r w:rsidR="0074657A" w:rsidRPr="006D26BE">
        <w:rPr>
          <w:color w:val="1F4E79" w:themeColor="accent5" w:themeShade="80"/>
        </w:rPr>
        <w:t>EmCAB</w:t>
      </w:r>
      <w:proofErr w:type="spellEnd"/>
      <w:r w:rsidR="0074657A" w:rsidRPr="006D26BE">
        <w:rPr>
          <w:color w:val="1F4E79" w:themeColor="accent5" w:themeShade="80"/>
        </w:rPr>
        <w:t xml:space="preserve"> cohort description, we expect the mean age at enrollment to be 63, with approximately 64% male, 72% white, 24% black, 2% Asian and 1% Hispanic. T</w:t>
      </w:r>
      <w:r w:rsidRPr="006D26BE">
        <w:rPr>
          <w:color w:val="1F4E79" w:themeColor="accent5" w:themeShade="80"/>
        </w:rPr>
        <w:t xml:space="preserve">he planned analyses in this proposal will attempt subgroup analyses stratified by sex and </w:t>
      </w:r>
      <w:proofErr w:type="gramStart"/>
      <w:r w:rsidRPr="006D26BE">
        <w:rPr>
          <w:color w:val="1F4E79" w:themeColor="accent5" w:themeShade="80"/>
        </w:rPr>
        <w:t>race, but</w:t>
      </w:r>
      <w:proofErr w:type="gramEnd"/>
      <w:r w:rsidRPr="006D26BE">
        <w:rPr>
          <w:color w:val="1F4E79" w:themeColor="accent5" w:themeShade="80"/>
        </w:rPr>
        <w:t xml:space="preserve"> may not be powered to detect differences. The parent study does not include or recruit children, as the aim of the study was to evaluate subjects at risk for coronary artery disease</w:t>
      </w:r>
      <w:r w:rsidRPr="006D26BE">
        <w:rPr>
          <w:rFonts w:ascii="ArialMT" w:hAnsi="ArialMT"/>
          <w:color w:val="1F4E79" w:themeColor="accent5" w:themeShade="80"/>
        </w:rPr>
        <w:t>, which rarely develops in persons &lt;18 years of age.</w:t>
      </w:r>
    </w:p>
    <w:p w14:paraId="3F4BF517" w14:textId="60065656" w:rsidR="00E62A37" w:rsidRPr="006D26BE" w:rsidRDefault="00E62A37" w:rsidP="0026532A">
      <w:pPr>
        <w:pStyle w:val="NoSpacing"/>
        <w:ind w:left="0" w:firstLine="0"/>
        <w:rPr>
          <w:rFonts w:ascii="ArialMT" w:hAnsi="ArialMT"/>
          <w:b/>
          <w:color w:val="1F4E79" w:themeColor="accent5" w:themeShade="80"/>
        </w:rPr>
      </w:pPr>
    </w:p>
    <w:p w14:paraId="6E2AF90E" w14:textId="77777777" w:rsidR="00E62A37" w:rsidRPr="00E62A37" w:rsidRDefault="00E62A37" w:rsidP="0026532A">
      <w:pPr>
        <w:pStyle w:val="NoSpacing"/>
        <w:ind w:left="0" w:firstLine="0"/>
        <w:rPr>
          <w:rFonts w:ascii="ArialMT" w:hAnsi="ArialMT"/>
        </w:rPr>
      </w:pPr>
    </w:p>
    <w:sectPr w:rsidR="00E62A37" w:rsidRPr="00E62A37" w:rsidSect="00802800">
      <w:headerReference w:type="default" r:id="rId19"/>
      <w:footerReference w:type="even" r:id="rId20"/>
      <w:footerReference w:type="default" r:id="rId21"/>
      <w:pgSz w:w="12240" w:h="15840"/>
      <w:pgMar w:top="720" w:right="720" w:bottom="80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8DDE3" w14:textId="77777777" w:rsidR="00863F5F" w:rsidRDefault="00863F5F" w:rsidP="00C05D01">
      <w:r>
        <w:separator/>
      </w:r>
    </w:p>
  </w:endnote>
  <w:endnote w:type="continuationSeparator" w:id="0">
    <w:p w14:paraId="7EFBF991" w14:textId="77777777" w:rsidR="00863F5F" w:rsidRDefault="00863F5F" w:rsidP="00C05D01">
      <w:r>
        <w:continuationSeparator/>
      </w:r>
    </w:p>
  </w:endnote>
  <w:endnote w:type="continuationNotice" w:id="1">
    <w:p w14:paraId="1DAC782A" w14:textId="77777777" w:rsidR="00863F5F" w:rsidRDefault="00863F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MT">
    <w:altName w:val="Arial"/>
    <w:panose1 w:val="020B0604020202020204"/>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7896845"/>
      <w:docPartObj>
        <w:docPartGallery w:val="Page Numbers (Bottom of Page)"/>
        <w:docPartUnique/>
      </w:docPartObj>
    </w:sdtPr>
    <w:sdtEndPr>
      <w:rPr>
        <w:rStyle w:val="PageNumber"/>
      </w:rPr>
    </w:sdtEndPr>
    <w:sdtContent>
      <w:p w14:paraId="4BB96BFC" w14:textId="2CD3D9FA" w:rsidR="00FA5829" w:rsidRDefault="00FA5829"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B466C" w14:textId="77777777" w:rsidR="00FA5829" w:rsidRDefault="00FA5829" w:rsidP="000104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4877385"/>
      <w:docPartObj>
        <w:docPartGallery w:val="Page Numbers (Bottom of Page)"/>
        <w:docPartUnique/>
      </w:docPartObj>
    </w:sdtPr>
    <w:sdtEndPr>
      <w:rPr>
        <w:rStyle w:val="PageNumber"/>
      </w:rPr>
    </w:sdtEndPr>
    <w:sdtContent>
      <w:p w14:paraId="7C8919B6" w14:textId="33C44117" w:rsidR="00FA5829" w:rsidRDefault="00FA5829" w:rsidP="00B253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514DF">
          <w:rPr>
            <w:rStyle w:val="PageNumber"/>
            <w:noProof/>
          </w:rPr>
          <w:t>3</w:t>
        </w:r>
        <w:r>
          <w:rPr>
            <w:rStyle w:val="PageNumber"/>
          </w:rPr>
          <w:fldChar w:fldCharType="end"/>
        </w:r>
      </w:p>
    </w:sdtContent>
  </w:sdt>
  <w:p w14:paraId="399DF9E8" w14:textId="77777777" w:rsidR="00FA5829" w:rsidRDefault="00FA5829" w:rsidP="000104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316A4" w14:textId="77777777" w:rsidR="00863F5F" w:rsidRDefault="00863F5F" w:rsidP="00C05D01">
      <w:r>
        <w:separator/>
      </w:r>
    </w:p>
  </w:footnote>
  <w:footnote w:type="continuationSeparator" w:id="0">
    <w:p w14:paraId="420F7525" w14:textId="77777777" w:rsidR="00863F5F" w:rsidRDefault="00863F5F" w:rsidP="00C05D01">
      <w:r>
        <w:continuationSeparator/>
      </w:r>
    </w:p>
  </w:footnote>
  <w:footnote w:type="continuationNotice" w:id="1">
    <w:p w14:paraId="40369396" w14:textId="77777777" w:rsidR="00863F5F" w:rsidRDefault="00863F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317A5" w14:textId="77777777" w:rsidR="006658FE" w:rsidRDefault="006658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902556"/>
    <w:multiLevelType w:val="hybridMultilevel"/>
    <w:tmpl w:val="2E12D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2D95FA3"/>
    <w:multiLevelType w:val="multilevel"/>
    <w:tmpl w:val="83B2BE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076452"/>
    <w:multiLevelType w:val="hybridMultilevel"/>
    <w:tmpl w:val="07B4D0B6"/>
    <w:lvl w:ilvl="0" w:tplc="91E2FAC2">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87939CF"/>
    <w:multiLevelType w:val="hybridMultilevel"/>
    <w:tmpl w:val="F3C680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CA138BE"/>
    <w:multiLevelType w:val="multilevel"/>
    <w:tmpl w:val="2398D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A113BB"/>
    <w:multiLevelType w:val="hybridMultilevel"/>
    <w:tmpl w:val="15E8D1A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0F710CF0"/>
    <w:multiLevelType w:val="hybridMultilevel"/>
    <w:tmpl w:val="06F2D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7F0088F"/>
    <w:multiLevelType w:val="hybridMultilevel"/>
    <w:tmpl w:val="A57AB862"/>
    <w:lvl w:ilvl="0" w:tplc="FE6C409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8FE6E7C"/>
    <w:multiLevelType w:val="hybridMultilevel"/>
    <w:tmpl w:val="C31ED7AA"/>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11761B"/>
    <w:multiLevelType w:val="hybridMultilevel"/>
    <w:tmpl w:val="1E5ADCE8"/>
    <w:lvl w:ilvl="0" w:tplc="5994EC34">
      <w:start w:val="1"/>
      <w:numFmt w:val="decimal"/>
      <w:lvlText w:val="%1."/>
      <w:lvlJc w:val="left"/>
      <w:pPr>
        <w:ind w:left="360" w:hanging="360"/>
      </w:pPr>
      <w:rPr>
        <w:rFonts w:ascii="Arial" w:eastAsia="Times New Roman" w:hAnsi="Arial" w:cs="Arial"/>
        <w:b w:val="0"/>
        <w:i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4A821343"/>
    <w:multiLevelType w:val="hybridMultilevel"/>
    <w:tmpl w:val="A5D21158"/>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E875EA9"/>
    <w:multiLevelType w:val="hybridMultilevel"/>
    <w:tmpl w:val="2F58CF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1BE376F"/>
    <w:multiLevelType w:val="hybridMultilevel"/>
    <w:tmpl w:val="A4329EE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607D774B"/>
    <w:multiLevelType w:val="hybridMultilevel"/>
    <w:tmpl w:val="F76A37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9"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num>
  <w:num w:numId="3">
    <w:abstractNumId w:val="41"/>
  </w:num>
  <w:num w:numId="4">
    <w:abstractNumId w:val="23"/>
  </w:num>
  <w:num w:numId="5">
    <w:abstractNumId w:val="22"/>
  </w:num>
  <w:num w:numId="6">
    <w:abstractNumId w:val="28"/>
  </w:num>
  <w:num w:numId="7">
    <w:abstractNumId w:val="24"/>
  </w:num>
  <w:num w:numId="8">
    <w:abstractNumId w:val="18"/>
  </w:num>
  <w:num w:numId="9">
    <w:abstractNumId w:val="34"/>
  </w:num>
  <w:num w:numId="10">
    <w:abstractNumId w:val="15"/>
  </w:num>
  <w:num w:numId="11">
    <w:abstractNumId w:val="16"/>
  </w:num>
  <w:num w:numId="12">
    <w:abstractNumId w:val="1"/>
  </w:num>
  <w:num w:numId="13">
    <w:abstractNumId w:val="38"/>
  </w:num>
  <w:num w:numId="14">
    <w:abstractNumId w:val="37"/>
  </w:num>
  <w:num w:numId="15">
    <w:abstractNumId w:val="42"/>
  </w:num>
  <w:num w:numId="16">
    <w:abstractNumId w:val="25"/>
  </w:num>
  <w:num w:numId="17">
    <w:abstractNumId w:val="12"/>
  </w:num>
  <w:num w:numId="18">
    <w:abstractNumId w:val="32"/>
  </w:num>
  <w:num w:numId="19">
    <w:abstractNumId w:val="27"/>
  </w:num>
  <w:num w:numId="20">
    <w:abstractNumId w:val="36"/>
  </w:num>
  <w:num w:numId="21">
    <w:abstractNumId w:val="8"/>
  </w:num>
  <w:num w:numId="22">
    <w:abstractNumId w:val="3"/>
  </w:num>
  <w:num w:numId="23">
    <w:abstractNumId w:val="14"/>
  </w:num>
  <w:num w:numId="24">
    <w:abstractNumId w:val="21"/>
  </w:num>
  <w:num w:numId="25">
    <w:abstractNumId w:val="20"/>
  </w:num>
  <w:num w:numId="26">
    <w:abstractNumId w:val="10"/>
  </w:num>
  <w:num w:numId="27">
    <w:abstractNumId w:val="0"/>
  </w:num>
  <w:num w:numId="28">
    <w:abstractNumId w:val="19"/>
  </w:num>
  <w:num w:numId="29">
    <w:abstractNumId w:val="33"/>
  </w:num>
  <w:num w:numId="30">
    <w:abstractNumId w:val="31"/>
  </w:num>
  <w:num w:numId="31">
    <w:abstractNumId w:val="2"/>
  </w:num>
  <w:num w:numId="32">
    <w:abstractNumId w:val="6"/>
  </w:num>
  <w:num w:numId="33">
    <w:abstractNumId w:val="11"/>
  </w:num>
  <w:num w:numId="34">
    <w:abstractNumId w:val="5"/>
  </w:num>
  <w:num w:numId="35">
    <w:abstractNumId w:val="40"/>
  </w:num>
  <w:num w:numId="36">
    <w:abstractNumId w:val="30"/>
  </w:num>
  <w:num w:numId="37">
    <w:abstractNumId w:val="17"/>
  </w:num>
  <w:num w:numId="38">
    <w:abstractNumId w:val="39"/>
  </w:num>
  <w:num w:numId="39">
    <w:abstractNumId w:val="9"/>
  </w:num>
  <w:num w:numId="40">
    <w:abstractNumId w:val="29"/>
  </w:num>
  <w:num w:numId="41">
    <w:abstractNumId w:val="7"/>
  </w:num>
  <w:num w:numId="42">
    <w:abstractNumId w:val="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1524"/>
    <w:rsid w:val="000027EF"/>
    <w:rsid w:val="00006661"/>
    <w:rsid w:val="0001020D"/>
    <w:rsid w:val="0001025A"/>
    <w:rsid w:val="000104F8"/>
    <w:rsid w:val="00012AC3"/>
    <w:rsid w:val="00014D8C"/>
    <w:rsid w:val="00020F56"/>
    <w:rsid w:val="000267DD"/>
    <w:rsid w:val="00033773"/>
    <w:rsid w:val="0003560E"/>
    <w:rsid w:val="00041C8B"/>
    <w:rsid w:val="00042D1A"/>
    <w:rsid w:val="00056A5F"/>
    <w:rsid w:val="00062732"/>
    <w:rsid w:val="00070D1E"/>
    <w:rsid w:val="000715FF"/>
    <w:rsid w:val="000731A3"/>
    <w:rsid w:val="000811DB"/>
    <w:rsid w:val="0008149B"/>
    <w:rsid w:val="000861CA"/>
    <w:rsid w:val="00095034"/>
    <w:rsid w:val="000975A3"/>
    <w:rsid w:val="000A0912"/>
    <w:rsid w:val="000A0CB3"/>
    <w:rsid w:val="000A16C1"/>
    <w:rsid w:val="000A7F4B"/>
    <w:rsid w:val="000C0918"/>
    <w:rsid w:val="000C3D6E"/>
    <w:rsid w:val="000C6D93"/>
    <w:rsid w:val="000D7204"/>
    <w:rsid w:val="000E1833"/>
    <w:rsid w:val="000E4045"/>
    <w:rsid w:val="000E4635"/>
    <w:rsid w:val="000F07C0"/>
    <w:rsid w:val="001062C3"/>
    <w:rsid w:val="0011378A"/>
    <w:rsid w:val="00115D98"/>
    <w:rsid w:val="00121C90"/>
    <w:rsid w:val="00122A5C"/>
    <w:rsid w:val="001326BE"/>
    <w:rsid w:val="00135995"/>
    <w:rsid w:val="0013599B"/>
    <w:rsid w:val="001360D1"/>
    <w:rsid w:val="00142A82"/>
    <w:rsid w:val="00143BDB"/>
    <w:rsid w:val="0016248C"/>
    <w:rsid w:val="0016258B"/>
    <w:rsid w:val="00165000"/>
    <w:rsid w:val="001734B8"/>
    <w:rsid w:val="001765B2"/>
    <w:rsid w:val="0018045B"/>
    <w:rsid w:val="00186478"/>
    <w:rsid w:val="00195FCB"/>
    <w:rsid w:val="0019651B"/>
    <w:rsid w:val="001A0126"/>
    <w:rsid w:val="001A06D3"/>
    <w:rsid w:val="001A7870"/>
    <w:rsid w:val="001A79CD"/>
    <w:rsid w:val="001B3732"/>
    <w:rsid w:val="001B7144"/>
    <w:rsid w:val="001C0A6F"/>
    <w:rsid w:val="001C25DD"/>
    <w:rsid w:val="001D056A"/>
    <w:rsid w:val="001D1D49"/>
    <w:rsid w:val="001D3835"/>
    <w:rsid w:val="001D3FCA"/>
    <w:rsid w:val="001E579C"/>
    <w:rsid w:val="001E71DF"/>
    <w:rsid w:val="001F19BB"/>
    <w:rsid w:val="001F3535"/>
    <w:rsid w:val="001F5F57"/>
    <w:rsid w:val="002076EF"/>
    <w:rsid w:val="00210EB8"/>
    <w:rsid w:val="0021550D"/>
    <w:rsid w:val="00222B67"/>
    <w:rsid w:val="00225122"/>
    <w:rsid w:val="00226243"/>
    <w:rsid w:val="00233470"/>
    <w:rsid w:val="00236AFA"/>
    <w:rsid w:val="0024055E"/>
    <w:rsid w:val="00241E22"/>
    <w:rsid w:val="00242441"/>
    <w:rsid w:val="00242CED"/>
    <w:rsid w:val="002471AB"/>
    <w:rsid w:val="002523C6"/>
    <w:rsid w:val="002538C3"/>
    <w:rsid w:val="00256CEC"/>
    <w:rsid w:val="002607C2"/>
    <w:rsid w:val="00263FC4"/>
    <w:rsid w:val="0026422C"/>
    <w:rsid w:val="00264D93"/>
    <w:rsid w:val="0026532A"/>
    <w:rsid w:val="00270056"/>
    <w:rsid w:val="002763C1"/>
    <w:rsid w:val="00287938"/>
    <w:rsid w:val="00291290"/>
    <w:rsid w:val="00294598"/>
    <w:rsid w:val="0029732B"/>
    <w:rsid w:val="00297894"/>
    <w:rsid w:val="002A1B71"/>
    <w:rsid w:val="002A7049"/>
    <w:rsid w:val="002A7ED8"/>
    <w:rsid w:val="002C04F8"/>
    <w:rsid w:val="002C33DE"/>
    <w:rsid w:val="002C46E8"/>
    <w:rsid w:val="002C589B"/>
    <w:rsid w:val="002C7C84"/>
    <w:rsid w:val="002D2198"/>
    <w:rsid w:val="002D47B0"/>
    <w:rsid w:val="002E01EF"/>
    <w:rsid w:val="002E2291"/>
    <w:rsid w:val="002E6B67"/>
    <w:rsid w:val="002E723A"/>
    <w:rsid w:val="002F09F1"/>
    <w:rsid w:val="002F0DC2"/>
    <w:rsid w:val="002F53D5"/>
    <w:rsid w:val="00300C49"/>
    <w:rsid w:val="003010A1"/>
    <w:rsid w:val="00301E47"/>
    <w:rsid w:val="00302088"/>
    <w:rsid w:val="00303D08"/>
    <w:rsid w:val="00304895"/>
    <w:rsid w:val="003234E8"/>
    <w:rsid w:val="00325531"/>
    <w:rsid w:val="00325F89"/>
    <w:rsid w:val="003327AF"/>
    <w:rsid w:val="00332AC9"/>
    <w:rsid w:val="00336A69"/>
    <w:rsid w:val="003374E4"/>
    <w:rsid w:val="00337E8C"/>
    <w:rsid w:val="00340522"/>
    <w:rsid w:val="0035675C"/>
    <w:rsid w:val="00356D53"/>
    <w:rsid w:val="00361B60"/>
    <w:rsid w:val="0037157D"/>
    <w:rsid w:val="00371A4B"/>
    <w:rsid w:val="00383A2B"/>
    <w:rsid w:val="0038714A"/>
    <w:rsid w:val="003941DD"/>
    <w:rsid w:val="003A1590"/>
    <w:rsid w:val="003A6DD7"/>
    <w:rsid w:val="003B3CCB"/>
    <w:rsid w:val="003C2E73"/>
    <w:rsid w:val="003D355C"/>
    <w:rsid w:val="003D5D1C"/>
    <w:rsid w:val="003E0812"/>
    <w:rsid w:val="003E5083"/>
    <w:rsid w:val="003F6E04"/>
    <w:rsid w:val="003F7EBC"/>
    <w:rsid w:val="0041045D"/>
    <w:rsid w:val="00414841"/>
    <w:rsid w:val="0042456E"/>
    <w:rsid w:val="00425748"/>
    <w:rsid w:val="00430908"/>
    <w:rsid w:val="00435898"/>
    <w:rsid w:val="00435D2E"/>
    <w:rsid w:val="00435FC0"/>
    <w:rsid w:val="00437410"/>
    <w:rsid w:val="004376F2"/>
    <w:rsid w:val="00441360"/>
    <w:rsid w:val="004420C0"/>
    <w:rsid w:val="00451980"/>
    <w:rsid w:val="00451A3D"/>
    <w:rsid w:val="00454773"/>
    <w:rsid w:val="00454BB4"/>
    <w:rsid w:val="004577B9"/>
    <w:rsid w:val="00457ECF"/>
    <w:rsid w:val="00465D32"/>
    <w:rsid w:val="00472893"/>
    <w:rsid w:val="004743E7"/>
    <w:rsid w:val="00480E14"/>
    <w:rsid w:val="00484A32"/>
    <w:rsid w:val="004864AC"/>
    <w:rsid w:val="00491E63"/>
    <w:rsid w:val="00491EBD"/>
    <w:rsid w:val="00492CD7"/>
    <w:rsid w:val="004942D7"/>
    <w:rsid w:val="004970CF"/>
    <w:rsid w:val="004B6C17"/>
    <w:rsid w:val="004B6E38"/>
    <w:rsid w:val="004C155F"/>
    <w:rsid w:val="004C2510"/>
    <w:rsid w:val="004C52F3"/>
    <w:rsid w:val="004C5C66"/>
    <w:rsid w:val="004D035F"/>
    <w:rsid w:val="004D0391"/>
    <w:rsid w:val="004D40C8"/>
    <w:rsid w:val="004D54CB"/>
    <w:rsid w:val="004D574C"/>
    <w:rsid w:val="004D651D"/>
    <w:rsid w:val="004E13E1"/>
    <w:rsid w:val="004E3F4D"/>
    <w:rsid w:val="004E5BBD"/>
    <w:rsid w:val="004E71A7"/>
    <w:rsid w:val="00506234"/>
    <w:rsid w:val="00507307"/>
    <w:rsid w:val="00507593"/>
    <w:rsid w:val="00507D76"/>
    <w:rsid w:val="00515DD0"/>
    <w:rsid w:val="00516610"/>
    <w:rsid w:val="0053309F"/>
    <w:rsid w:val="005333D0"/>
    <w:rsid w:val="00535C1D"/>
    <w:rsid w:val="00537515"/>
    <w:rsid w:val="0053779C"/>
    <w:rsid w:val="00542240"/>
    <w:rsid w:val="00543592"/>
    <w:rsid w:val="005446FC"/>
    <w:rsid w:val="00545215"/>
    <w:rsid w:val="00546515"/>
    <w:rsid w:val="005472C2"/>
    <w:rsid w:val="00553A1C"/>
    <w:rsid w:val="0056020F"/>
    <w:rsid w:val="0056148B"/>
    <w:rsid w:val="00571322"/>
    <w:rsid w:val="00597288"/>
    <w:rsid w:val="005A0C59"/>
    <w:rsid w:val="005A1153"/>
    <w:rsid w:val="005A3346"/>
    <w:rsid w:val="005A7FEF"/>
    <w:rsid w:val="005B0EFE"/>
    <w:rsid w:val="005B626F"/>
    <w:rsid w:val="005C0845"/>
    <w:rsid w:val="005C2A9D"/>
    <w:rsid w:val="005C5EF8"/>
    <w:rsid w:val="005C65AF"/>
    <w:rsid w:val="005D16CC"/>
    <w:rsid w:val="005D1B72"/>
    <w:rsid w:val="005D6329"/>
    <w:rsid w:val="005D7893"/>
    <w:rsid w:val="005E1430"/>
    <w:rsid w:val="005E1B3E"/>
    <w:rsid w:val="005E2BFC"/>
    <w:rsid w:val="005E7BB3"/>
    <w:rsid w:val="005F3E9F"/>
    <w:rsid w:val="005F616C"/>
    <w:rsid w:val="005F753A"/>
    <w:rsid w:val="00602471"/>
    <w:rsid w:val="00606857"/>
    <w:rsid w:val="00612544"/>
    <w:rsid w:val="006154D0"/>
    <w:rsid w:val="00624393"/>
    <w:rsid w:val="006267E6"/>
    <w:rsid w:val="00631109"/>
    <w:rsid w:val="006372E4"/>
    <w:rsid w:val="00640163"/>
    <w:rsid w:val="006432F9"/>
    <w:rsid w:val="00644651"/>
    <w:rsid w:val="0064719F"/>
    <w:rsid w:val="00651B5B"/>
    <w:rsid w:val="0065486B"/>
    <w:rsid w:val="0066300E"/>
    <w:rsid w:val="00663A1E"/>
    <w:rsid w:val="006654D6"/>
    <w:rsid w:val="006658FE"/>
    <w:rsid w:val="00674D9B"/>
    <w:rsid w:val="006801BC"/>
    <w:rsid w:val="006866B9"/>
    <w:rsid w:val="00691E8F"/>
    <w:rsid w:val="00692B1C"/>
    <w:rsid w:val="006A053C"/>
    <w:rsid w:val="006A6BD6"/>
    <w:rsid w:val="006B0059"/>
    <w:rsid w:val="006B25BD"/>
    <w:rsid w:val="006B718A"/>
    <w:rsid w:val="006B7B1E"/>
    <w:rsid w:val="006C0DF1"/>
    <w:rsid w:val="006C2BF5"/>
    <w:rsid w:val="006C6332"/>
    <w:rsid w:val="006D1611"/>
    <w:rsid w:val="006D1F2B"/>
    <w:rsid w:val="006D26BE"/>
    <w:rsid w:val="006D3AFE"/>
    <w:rsid w:val="006D5B4F"/>
    <w:rsid w:val="006D6483"/>
    <w:rsid w:val="006E2099"/>
    <w:rsid w:val="006F1AD4"/>
    <w:rsid w:val="006F2E37"/>
    <w:rsid w:val="006F5DD3"/>
    <w:rsid w:val="006F611B"/>
    <w:rsid w:val="00701AF6"/>
    <w:rsid w:val="00706D0C"/>
    <w:rsid w:val="00716967"/>
    <w:rsid w:val="007206F0"/>
    <w:rsid w:val="00724A5B"/>
    <w:rsid w:val="00732A80"/>
    <w:rsid w:val="00740908"/>
    <w:rsid w:val="00742A28"/>
    <w:rsid w:val="00744726"/>
    <w:rsid w:val="0074657A"/>
    <w:rsid w:val="00755E39"/>
    <w:rsid w:val="00756E5B"/>
    <w:rsid w:val="00760DF6"/>
    <w:rsid w:val="007624C3"/>
    <w:rsid w:val="00763943"/>
    <w:rsid w:val="00767F4C"/>
    <w:rsid w:val="00780A87"/>
    <w:rsid w:val="00785F8A"/>
    <w:rsid w:val="00790832"/>
    <w:rsid w:val="007961A0"/>
    <w:rsid w:val="007A682D"/>
    <w:rsid w:val="007B0F37"/>
    <w:rsid w:val="007B23D2"/>
    <w:rsid w:val="007B40F0"/>
    <w:rsid w:val="007B7746"/>
    <w:rsid w:val="007B7D0A"/>
    <w:rsid w:val="007C17CF"/>
    <w:rsid w:val="007C485C"/>
    <w:rsid w:val="007C6301"/>
    <w:rsid w:val="007C7062"/>
    <w:rsid w:val="007C7484"/>
    <w:rsid w:val="007D10A5"/>
    <w:rsid w:val="007D55DA"/>
    <w:rsid w:val="007F085B"/>
    <w:rsid w:val="007F38D7"/>
    <w:rsid w:val="007F58D2"/>
    <w:rsid w:val="007F660F"/>
    <w:rsid w:val="00801C74"/>
    <w:rsid w:val="00802800"/>
    <w:rsid w:val="008031FC"/>
    <w:rsid w:val="00810016"/>
    <w:rsid w:val="00811AB4"/>
    <w:rsid w:val="00811D5C"/>
    <w:rsid w:val="008135BD"/>
    <w:rsid w:val="008202DE"/>
    <w:rsid w:val="00823FC6"/>
    <w:rsid w:val="0083481D"/>
    <w:rsid w:val="00835839"/>
    <w:rsid w:val="00843E76"/>
    <w:rsid w:val="00844240"/>
    <w:rsid w:val="008514F8"/>
    <w:rsid w:val="00863F5F"/>
    <w:rsid w:val="0086624D"/>
    <w:rsid w:val="008679CD"/>
    <w:rsid w:val="00871D7B"/>
    <w:rsid w:val="00873EB1"/>
    <w:rsid w:val="00881876"/>
    <w:rsid w:val="0088347F"/>
    <w:rsid w:val="00887EAF"/>
    <w:rsid w:val="00890B56"/>
    <w:rsid w:val="008946DF"/>
    <w:rsid w:val="00894D89"/>
    <w:rsid w:val="00895047"/>
    <w:rsid w:val="008A08D8"/>
    <w:rsid w:val="008A1DC5"/>
    <w:rsid w:val="008A2C77"/>
    <w:rsid w:val="008A3781"/>
    <w:rsid w:val="008B14A3"/>
    <w:rsid w:val="008B2A91"/>
    <w:rsid w:val="008B74D2"/>
    <w:rsid w:val="008B7F01"/>
    <w:rsid w:val="008C0323"/>
    <w:rsid w:val="008D0357"/>
    <w:rsid w:val="008D1CA9"/>
    <w:rsid w:val="008D2F02"/>
    <w:rsid w:val="008D4E9E"/>
    <w:rsid w:val="008D62A5"/>
    <w:rsid w:val="008D7A59"/>
    <w:rsid w:val="008E17F7"/>
    <w:rsid w:val="008E4C19"/>
    <w:rsid w:val="008E4DBC"/>
    <w:rsid w:val="008E59AB"/>
    <w:rsid w:val="008F1494"/>
    <w:rsid w:val="008F44D3"/>
    <w:rsid w:val="008F450C"/>
    <w:rsid w:val="008F4BB6"/>
    <w:rsid w:val="009003A1"/>
    <w:rsid w:val="009059D4"/>
    <w:rsid w:val="0091189F"/>
    <w:rsid w:val="00912407"/>
    <w:rsid w:val="00913953"/>
    <w:rsid w:val="009159CC"/>
    <w:rsid w:val="00917297"/>
    <w:rsid w:val="0092498D"/>
    <w:rsid w:val="00925B5B"/>
    <w:rsid w:val="00926411"/>
    <w:rsid w:val="0092692C"/>
    <w:rsid w:val="00937184"/>
    <w:rsid w:val="00937977"/>
    <w:rsid w:val="00947141"/>
    <w:rsid w:val="00955B39"/>
    <w:rsid w:val="00957236"/>
    <w:rsid w:val="00967661"/>
    <w:rsid w:val="00982CFC"/>
    <w:rsid w:val="00983CB7"/>
    <w:rsid w:val="009846BF"/>
    <w:rsid w:val="00984A99"/>
    <w:rsid w:val="00986E97"/>
    <w:rsid w:val="00992BC0"/>
    <w:rsid w:val="00993013"/>
    <w:rsid w:val="0099572C"/>
    <w:rsid w:val="009A50CF"/>
    <w:rsid w:val="009B0695"/>
    <w:rsid w:val="009B12BA"/>
    <w:rsid w:val="009B35D9"/>
    <w:rsid w:val="009B5BAD"/>
    <w:rsid w:val="009B7390"/>
    <w:rsid w:val="009C20F9"/>
    <w:rsid w:val="009C292D"/>
    <w:rsid w:val="009C71AD"/>
    <w:rsid w:val="009D1731"/>
    <w:rsid w:val="009D1DAF"/>
    <w:rsid w:val="009D24A0"/>
    <w:rsid w:val="009E2033"/>
    <w:rsid w:val="009E30E2"/>
    <w:rsid w:val="009E7DEA"/>
    <w:rsid w:val="009F3251"/>
    <w:rsid w:val="009F389D"/>
    <w:rsid w:val="009F3A20"/>
    <w:rsid w:val="009F5682"/>
    <w:rsid w:val="009F7149"/>
    <w:rsid w:val="00A00E26"/>
    <w:rsid w:val="00A01054"/>
    <w:rsid w:val="00A026D0"/>
    <w:rsid w:val="00A13D4D"/>
    <w:rsid w:val="00A21E38"/>
    <w:rsid w:val="00A25AA3"/>
    <w:rsid w:val="00A25B20"/>
    <w:rsid w:val="00A271CF"/>
    <w:rsid w:val="00A31021"/>
    <w:rsid w:val="00A33865"/>
    <w:rsid w:val="00A36EA1"/>
    <w:rsid w:val="00A40D4E"/>
    <w:rsid w:val="00A4278C"/>
    <w:rsid w:val="00A458A8"/>
    <w:rsid w:val="00A4731A"/>
    <w:rsid w:val="00A51181"/>
    <w:rsid w:val="00A60DF6"/>
    <w:rsid w:val="00A621F6"/>
    <w:rsid w:val="00A70525"/>
    <w:rsid w:val="00A70E7F"/>
    <w:rsid w:val="00A75C16"/>
    <w:rsid w:val="00A7726E"/>
    <w:rsid w:val="00A8448C"/>
    <w:rsid w:val="00A84FC2"/>
    <w:rsid w:val="00A85019"/>
    <w:rsid w:val="00A85579"/>
    <w:rsid w:val="00A87413"/>
    <w:rsid w:val="00A97568"/>
    <w:rsid w:val="00AB0278"/>
    <w:rsid w:val="00AB2152"/>
    <w:rsid w:val="00AB7AC1"/>
    <w:rsid w:val="00AC25FB"/>
    <w:rsid w:val="00AC5CA0"/>
    <w:rsid w:val="00AD0E06"/>
    <w:rsid w:val="00AD561D"/>
    <w:rsid w:val="00AE0773"/>
    <w:rsid w:val="00AE4E6C"/>
    <w:rsid w:val="00AE53E6"/>
    <w:rsid w:val="00AF247E"/>
    <w:rsid w:val="00AF3F25"/>
    <w:rsid w:val="00AF5FF4"/>
    <w:rsid w:val="00B043D5"/>
    <w:rsid w:val="00B047BC"/>
    <w:rsid w:val="00B166E1"/>
    <w:rsid w:val="00B25308"/>
    <w:rsid w:val="00B3391F"/>
    <w:rsid w:val="00B33BCD"/>
    <w:rsid w:val="00B35C72"/>
    <w:rsid w:val="00B401BB"/>
    <w:rsid w:val="00B44F9A"/>
    <w:rsid w:val="00B4616F"/>
    <w:rsid w:val="00B520D2"/>
    <w:rsid w:val="00B5775F"/>
    <w:rsid w:val="00B63C24"/>
    <w:rsid w:val="00B66547"/>
    <w:rsid w:val="00B76D5B"/>
    <w:rsid w:val="00B776B0"/>
    <w:rsid w:val="00B865F0"/>
    <w:rsid w:val="00B97B13"/>
    <w:rsid w:val="00BA3521"/>
    <w:rsid w:val="00BA456A"/>
    <w:rsid w:val="00BB306C"/>
    <w:rsid w:val="00BB4753"/>
    <w:rsid w:val="00BB4D26"/>
    <w:rsid w:val="00BB5CCA"/>
    <w:rsid w:val="00BB5D4C"/>
    <w:rsid w:val="00BB5FCB"/>
    <w:rsid w:val="00BB7997"/>
    <w:rsid w:val="00BC0829"/>
    <w:rsid w:val="00BC1986"/>
    <w:rsid w:val="00BC3162"/>
    <w:rsid w:val="00BC6296"/>
    <w:rsid w:val="00BD5A3D"/>
    <w:rsid w:val="00BE2B82"/>
    <w:rsid w:val="00BE578F"/>
    <w:rsid w:val="00BF0B7D"/>
    <w:rsid w:val="00BF4C04"/>
    <w:rsid w:val="00BF5DB6"/>
    <w:rsid w:val="00C00555"/>
    <w:rsid w:val="00C0508A"/>
    <w:rsid w:val="00C05D01"/>
    <w:rsid w:val="00C067DE"/>
    <w:rsid w:val="00C1092F"/>
    <w:rsid w:val="00C11D07"/>
    <w:rsid w:val="00C13420"/>
    <w:rsid w:val="00C16F9A"/>
    <w:rsid w:val="00C20A2D"/>
    <w:rsid w:val="00C20B10"/>
    <w:rsid w:val="00C2137A"/>
    <w:rsid w:val="00C22C9C"/>
    <w:rsid w:val="00C30E4D"/>
    <w:rsid w:val="00C42B20"/>
    <w:rsid w:val="00C46284"/>
    <w:rsid w:val="00C47164"/>
    <w:rsid w:val="00C514DF"/>
    <w:rsid w:val="00C57BF9"/>
    <w:rsid w:val="00C6283C"/>
    <w:rsid w:val="00C67982"/>
    <w:rsid w:val="00C72E38"/>
    <w:rsid w:val="00C809B3"/>
    <w:rsid w:val="00C86B8C"/>
    <w:rsid w:val="00C87846"/>
    <w:rsid w:val="00C87F12"/>
    <w:rsid w:val="00C9165B"/>
    <w:rsid w:val="00C93F40"/>
    <w:rsid w:val="00CA3460"/>
    <w:rsid w:val="00CA6EA8"/>
    <w:rsid w:val="00CA7FDA"/>
    <w:rsid w:val="00CB1CC8"/>
    <w:rsid w:val="00CB1FF4"/>
    <w:rsid w:val="00CB3394"/>
    <w:rsid w:val="00CB48D7"/>
    <w:rsid w:val="00CB6F52"/>
    <w:rsid w:val="00CC229C"/>
    <w:rsid w:val="00CC3B2F"/>
    <w:rsid w:val="00CC418A"/>
    <w:rsid w:val="00CC6FE7"/>
    <w:rsid w:val="00CD0B56"/>
    <w:rsid w:val="00CD27F5"/>
    <w:rsid w:val="00CD3D92"/>
    <w:rsid w:val="00CD731E"/>
    <w:rsid w:val="00CE2FE2"/>
    <w:rsid w:val="00CE5616"/>
    <w:rsid w:val="00CF1CB0"/>
    <w:rsid w:val="00CF3991"/>
    <w:rsid w:val="00CF40F0"/>
    <w:rsid w:val="00CF5298"/>
    <w:rsid w:val="00CF730C"/>
    <w:rsid w:val="00D05085"/>
    <w:rsid w:val="00D17CD3"/>
    <w:rsid w:val="00D270EE"/>
    <w:rsid w:val="00D317F4"/>
    <w:rsid w:val="00D32256"/>
    <w:rsid w:val="00D32558"/>
    <w:rsid w:val="00D33998"/>
    <w:rsid w:val="00D40AC7"/>
    <w:rsid w:val="00D42D04"/>
    <w:rsid w:val="00D43313"/>
    <w:rsid w:val="00D445BD"/>
    <w:rsid w:val="00D465E3"/>
    <w:rsid w:val="00D5202A"/>
    <w:rsid w:val="00D53DB6"/>
    <w:rsid w:val="00D5539A"/>
    <w:rsid w:val="00D70C08"/>
    <w:rsid w:val="00D73414"/>
    <w:rsid w:val="00D8081A"/>
    <w:rsid w:val="00D9378C"/>
    <w:rsid w:val="00D96BCE"/>
    <w:rsid w:val="00DB43C9"/>
    <w:rsid w:val="00DB591D"/>
    <w:rsid w:val="00DC675E"/>
    <w:rsid w:val="00DD0992"/>
    <w:rsid w:val="00DD1563"/>
    <w:rsid w:val="00DD4DF5"/>
    <w:rsid w:val="00DE0429"/>
    <w:rsid w:val="00E021D7"/>
    <w:rsid w:val="00E02242"/>
    <w:rsid w:val="00E03D0C"/>
    <w:rsid w:val="00E04688"/>
    <w:rsid w:val="00E05022"/>
    <w:rsid w:val="00E10E5E"/>
    <w:rsid w:val="00E144C6"/>
    <w:rsid w:val="00E161F6"/>
    <w:rsid w:val="00E230E0"/>
    <w:rsid w:val="00E25D72"/>
    <w:rsid w:val="00E30F2C"/>
    <w:rsid w:val="00E3271B"/>
    <w:rsid w:val="00E400BA"/>
    <w:rsid w:val="00E41439"/>
    <w:rsid w:val="00E4145F"/>
    <w:rsid w:val="00E419E3"/>
    <w:rsid w:val="00E471C4"/>
    <w:rsid w:val="00E53A86"/>
    <w:rsid w:val="00E6167F"/>
    <w:rsid w:val="00E629F1"/>
    <w:rsid w:val="00E62A37"/>
    <w:rsid w:val="00E72DDB"/>
    <w:rsid w:val="00E77929"/>
    <w:rsid w:val="00E85C27"/>
    <w:rsid w:val="00E869A2"/>
    <w:rsid w:val="00E90564"/>
    <w:rsid w:val="00E93D66"/>
    <w:rsid w:val="00E94EFE"/>
    <w:rsid w:val="00EB1B62"/>
    <w:rsid w:val="00EC1500"/>
    <w:rsid w:val="00EC29B8"/>
    <w:rsid w:val="00ED1A04"/>
    <w:rsid w:val="00ED727C"/>
    <w:rsid w:val="00ED7C5E"/>
    <w:rsid w:val="00EE0F43"/>
    <w:rsid w:val="00EE21D0"/>
    <w:rsid w:val="00EE35FB"/>
    <w:rsid w:val="00EE4EDB"/>
    <w:rsid w:val="00EF704B"/>
    <w:rsid w:val="00F00189"/>
    <w:rsid w:val="00F019ED"/>
    <w:rsid w:val="00F16931"/>
    <w:rsid w:val="00F17E6F"/>
    <w:rsid w:val="00F24209"/>
    <w:rsid w:val="00F300B5"/>
    <w:rsid w:val="00F3459A"/>
    <w:rsid w:val="00F352B1"/>
    <w:rsid w:val="00F366FB"/>
    <w:rsid w:val="00F36843"/>
    <w:rsid w:val="00F40568"/>
    <w:rsid w:val="00F41ED6"/>
    <w:rsid w:val="00F4380D"/>
    <w:rsid w:val="00F45086"/>
    <w:rsid w:val="00F459A1"/>
    <w:rsid w:val="00F5118C"/>
    <w:rsid w:val="00F52AFE"/>
    <w:rsid w:val="00F53482"/>
    <w:rsid w:val="00F55B23"/>
    <w:rsid w:val="00F57E86"/>
    <w:rsid w:val="00F63B1C"/>
    <w:rsid w:val="00F65DB9"/>
    <w:rsid w:val="00F660E6"/>
    <w:rsid w:val="00F721CC"/>
    <w:rsid w:val="00F731FD"/>
    <w:rsid w:val="00F77638"/>
    <w:rsid w:val="00F85730"/>
    <w:rsid w:val="00F86166"/>
    <w:rsid w:val="00F86AE7"/>
    <w:rsid w:val="00F87B01"/>
    <w:rsid w:val="00F9755F"/>
    <w:rsid w:val="00F97F0F"/>
    <w:rsid w:val="00FA0488"/>
    <w:rsid w:val="00FA5829"/>
    <w:rsid w:val="00FA6F42"/>
    <w:rsid w:val="00FB2021"/>
    <w:rsid w:val="00FB3211"/>
    <w:rsid w:val="00FB4DA2"/>
    <w:rsid w:val="00FC4EC0"/>
    <w:rsid w:val="00FC51EF"/>
    <w:rsid w:val="00FD133D"/>
    <w:rsid w:val="00FD5D46"/>
    <w:rsid w:val="00FE0610"/>
    <w:rsid w:val="00FE07E4"/>
    <w:rsid w:val="00FE4B56"/>
    <w:rsid w:val="00FE5027"/>
    <w:rsid w:val="00FF238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4C19"/>
    <w:pPr>
      <w:spacing w:after="0" w:line="240" w:lineRule="auto"/>
    </w:pPr>
    <w:rPr>
      <w:rFonts w:ascii="Arial" w:eastAsia="Times New Roman" w:hAnsi="Arial" w:cs="Arial"/>
    </w:rPr>
  </w:style>
  <w:style w:type="paragraph" w:styleId="Heading1">
    <w:name w:val="heading 1"/>
    <w:basedOn w:val="NoSpacing"/>
    <w:next w:val="Normal"/>
    <w:link w:val="Heading1Char"/>
    <w:uiPriority w:val="9"/>
    <w:qFormat/>
    <w:rsid w:val="0008149B"/>
    <w:pPr>
      <w:ind w:left="0" w:firstLine="0"/>
      <w:outlineLvl w:val="0"/>
    </w:pPr>
    <w:rPr>
      <w:b/>
    </w:rPr>
  </w:style>
  <w:style w:type="paragraph" w:styleId="Heading2">
    <w:name w:val="heading 2"/>
    <w:basedOn w:val="Heading1"/>
    <w:next w:val="Normal"/>
    <w:link w:val="Heading2Char"/>
    <w:uiPriority w:val="9"/>
    <w:unhideWhenUsed/>
    <w:qFormat/>
    <w:rsid w:val="0008149B"/>
    <w:pPr>
      <w:outlineLvl w:val="1"/>
    </w:p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contextualSpacing/>
    </w:pPr>
  </w:style>
  <w:style w:type="character" w:customStyle="1" w:styleId="Heading1Char">
    <w:name w:val="Heading 1 Char"/>
    <w:basedOn w:val="DefaultParagraphFont"/>
    <w:link w:val="Heading1"/>
    <w:uiPriority w:val="9"/>
    <w:rsid w:val="0008149B"/>
    <w:rPr>
      <w:rFonts w:ascii="Arial" w:eastAsia="Times New Roman" w:hAnsi="Arial" w:cs="Arial"/>
      <w:b/>
    </w:rPr>
  </w:style>
  <w:style w:type="character" w:customStyle="1" w:styleId="Heading2Char">
    <w:name w:val="Heading 2 Char"/>
    <w:basedOn w:val="DefaultParagraphFont"/>
    <w:link w:val="Heading2"/>
    <w:uiPriority w:val="9"/>
    <w:rsid w:val="0008149B"/>
    <w:rPr>
      <w:rFonts w:ascii="Arial" w:eastAsia="Times New Roman" w:hAnsi="Arial" w:cs="Arial"/>
      <w:b/>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pPr>
      <w:ind w:left="720" w:hanging="360"/>
    </w:pPr>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 w:type="character" w:styleId="Hyperlink">
    <w:name w:val="Hyperlink"/>
    <w:basedOn w:val="DefaultParagraphFont"/>
    <w:uiPriority w:val="99"/>
    <w:unhideWhenUsed/>
    <w:rsid w:val="008B7F01"/>
    <w:rPr>
      <w:color w:val="0563C1"/>
      <w:u w:val="single"/>
    </w:rPr>
  </w:style>
  <w:style w:type="paragraph" w:styleId="Header">
    <w:name w:val="header"/>
    <w:basedOn w:val="Normal"/>
    <w:link w:val="HeaderChar"/>
    <w:unhideWhenUsed/>
    <w:rsid w:val="00C05D01"/>
    <w:pPr>
      <w:tabs>
        <w:tab w:val="center" w:pos="4680"/>
        <w:tab w:val="right" w:pos="9360"/>
      </w:tabs>
    </w:pPr>
  </w:style>
  <w:style w:type="character" w:customStyle="1" w:styleId="HeaderChar">
    <w:name w:val="Header Char"/>
    <w:basedOn w:val="DefaultParagraphFont"/>
    <w:link w:val="Header"/>
    <w:uiPriority w:val="99"/>
    <w:rsid w:val="00C05D01"/>
    <w:rPr>
      <w:rFonts w:ascii="Arial" w:eastAsia="Times New Roman" w:hAnsi="Arial" w:cs="Arial"/>
    </w:rPr>
  </w:style>
  <w:style w:type="paragraph" w:styleId="Footer">
    <w:name w:val="footer"/>
    <w:basedOn w:val="Normal"/>
    <w:link w:val="FooterChar"/>
    <w:uiPriority w:val="99"/>
    <w:unhideWhenUsed/>
    <w:rsid w:val="00C05D01"/>
    <w:pPr>
      <w:tabs>
        <w:tab w:val="center" w:pos="4680"/>
        <w:tab w:val="right" w:pos="9360"/>
      </w:tabs>
    </w:pPr>
  </w:style>
  <w:style w:type="character" w:customStyle="1" w:styleId="FooterChar">
    <w:name w:val="Footer Char"/>
    <w:basedOn w:val="DefaultParagraphFont"/>
    <w:link w:val="Footer"/>
    <w:uiPriority w:val="99"/>
    <w:rsid w:val="00C05D01"/>
    <w:rPr>
      <w:rFonts w:ascii="Arial" w:eastAsia="Times New Roman" w:hAnsi="Arial" w:cs="Arial"/>
    </w:rPr>
  </w:style>
  <w:style w:type="character" w:styleId="PageNumber">
    <w:name w:val="page number"/>
    <w:basedOn w:val="DefaultParagraphFont"/>
    <w:uiPriority w:val="99"/>
    <w:semiHidden/>
    <w:unhideWhenUsed/>
    <w:rsid w:val="000104F8"/>
  </w:style>
  <w:style w:type="character" w:customStyle="1" w:styleId="UnresolvedMention1">
    <w:name w:val="Unresolved Mention1"/>
    <w:basedOn w:val="DefaultParagraphFont"/>
    <w:uiPriority w:val="99"/>
    <w:semiHidden/>
    <w:unhideWhenUsed/>
    <w:rsid w:val="007F660F"/>
    <w:rPr>
      <w:color w:val="605E5C"/>
      <w:shd w:val="clear" w:color="auto" w:fill="E1DFDD"/>
    </w:rPr>
  </w:style>
  <w:style w:type="character" w:styleId="FollowedHyperlink">
    <w:name w:val="FollowedHyperlink"/>
    <w:basedOn w:val="DefaultParagraphFont"/>
    <w:uiPriority w:val="99"/>
    <w:semiHidden/>
    <w:unhideWhenUsed/>
    <w:rsid w:val="007F660F"/>
    <w:rPr>
      <w:color w:val="954F72" w:themeColor="followedHyperlink"/>
      <w:u w:val="single"/>
    </w:rPr>
  </w:style>
  <w:style w:type="character" w:customStyle="1" w:styleId="apple-converted-space">
    <w:name w:val="apple-converted-space"/>
    <w:basedOn w:val="DefaultParagraphFont"/>
    <w:rsid w:val="0086624D"/>
  </w:style>
  <w:style w:type="character" w:styleId="UnresolvedMention">
    <w:name w:val="Unresolved Mention"/>
    <w:basedOn w:val="DefaultParagraphFont"/>
    <w:uiPriority w:val="99"/>
    <w:semiHidden/>
    <w:unhideWhenUsed/>
    <w:rsid w:val="006658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0639">
      <w:bodyDiv w:val="1"/>
      <w:marLeft w:val="0"/>
      <w:marRight w:val="0"/>
      <w:marTop w:val="0"/>
      <w:marBottom w:val="0"/>
      <w:divBdr>
        <w:top w:val="none" w:sz="0" w:space="0" w:color="auto"/>
        <w:left w:val="none" w:sz="0" w:space="0" w:color="auto"/>
        <w:bottom w:val="none" w:sz="0" w:space="0" w:color="auto"/>
        <w:right w:val="none" w:sz="0" w:space="0" w:color="auto"/>
      </w:divBdr>
      <w:divsChild>
        <w:div w:id="1817261280">
          <w:marLeft w:val="0"/>
          <w:marRight w:val="0"/>
          <w:marTop w:val="0"/>
          <w:marBottom w:val="0"/>
          <w:divBdr>
            <w:top w:val="none" w:sz="0" w:space="0" w:color="auto"/>
            <w:left w:val="none" w:sz="0" w:space="0" w:color="auto"/>
            <w:bottom w:val="none" w:sz="0" w:space="0" w:color="auto"/>
            <w:right w:val="none" w:sz="0" w:space="0" w:color="auto"/>
          </w:divBdr>
          <w:divsChild>
            <w:div w:id="2105179057">
              <w:marLeft w:val="0"/>
              <w:marRight w:val="0"/>
              <w:marTop w:val="0"/>
              <w:marBottom w:val="0"/>
              <w:divBdr>
                <w:top w:val="none" w:sz="0" w:space="0" w:color="auto"/>
                <w:left w:val="none" w:sz="0" w:space="0" w:color="auto"/>
                <w:bottom w:val="none" w:sz="0" w:space="0" w:color="auto"/>
                <w:right w:val="none" w:sz="0" w:space="0" w:color="auto"/>
              </w:divBdr>
              <w:divsChild>
                <w:div w:id="14038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12541">
      <w:bodyDiv w:val="1"/>
      <w:marLeft w:val="0"/>
      <w:marRight w:val="0"/>
      <w:marTop w:val="0"/>
      <w:marBottom w:val="0"/>
      <w:divBdr>
        <w:top w:val="none" w:sz="0" w:space="0" w:color="auto"/>
        <w:left w:val="none" w:sz="0" w:space="0" w:color="auto"/>
        <w:bottom w:val="none" w:sz="0" w:space="0" w:color="auto"/>
        <w:right w:val="none" w:sz="0" w:space="0" w:color="auto"/>
      </w:divBdr>
      <w:divsChild>
        <w:div w:id="506601361">
          <w:marLeft w:val="0"/>
          <w:marRight w:val="0"/>
          <w:marTop w:val="0"/>
          <w:marBottom w:val="0"/>
          <w:divBdr>
            <w:top w:val="none" w:sz="0" w:space="0" w:color="auto"/>
            <w:left w:val="none" w:sz="0" w:space="0" w:color="auto"/>
            <w:bottom w:val="none" w:sz="0" w:space="0" w:color="auto"/>
            <w:right w:val="none" w:sz="0" w:space="0" w:color="auto"/>
          </w:divBdr>
          <w:divsChild>
            <w:div w:id="642858299">
              <w:marLeft w:val="0"/>
              <w:marRight w:val="0"/>
              <w:marTop w:val="0"/>
              <w:marBottom w:val="0"/>
              <w:divBdr>
                <w:top w:val="none" w:sz="0" w:space="0" w:color="auto"/>
                <w:left w:val="none" w:sz="0" w:space="0" w:color="auto"/>
                <w:bottom w:val="none" w:sz="0" w:space="0" w:color="auto"/>
                <w:right w:val="none" w:sz="0" w:space="0" w:color="auto"/>
              </w:divBdr>
              <w:divsChild>
                <w:div w:id="1900440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50697">
      <w:bodyDiv w:val="1"/>
      <w:marLeft w:val="0"/>
      <w:marRight w:val="0"/>
      <w:marTop w:val="0"/>
      <w:marBottom w:val="0"/>
      <w:divBdr>
        <w:top w:val="none" w:sz="0" w:space="0" w:color="auto"/>
        <w:left w:val="none" w:sz="0" w:space="0" w:color="auto"/>
        <w:bottom w:val="none" w:sz="0" w:space="0" w:color="auto"/>
        <w:right w:val="none" w:sz="0" w:space="0" w:color="auto"/>
      </w:divBdr>
      <w:divsChild>
        <w:div w:id="105782271">
          <w:marLeft w:val="0"/>
          <w:marRight w:val="0"/>
          <w:marTop w:val="0"/>
          <w:marBottom w:val="0"/>
          <w:divBdr>
            <w:top w:val="none" w:sz="0" w:space="0" w:color="auto"/>
            <w:left w:val="none" w:sz="0" w:space="0" w:color="auto"/>
            <w:bottom w:val="none" w:sz="0" w:space="0" w:color="auto"/>
            <w:right w:val="none" w:sz="0" w:space="0" w:color="auto"/>
          </w:divBdr>
          <w:divsChild>
            <w:div w:id="916860674">
              <w:marLeft w:val="0"/>
              <w:marRight w:val="0"/>
              <w:marTop w:val="0"/>
              <w:marBottom w:val="0"/>
              <w:divBdr>
                <w:top w:val="none" w:sz="0" w:space="0" w:color="auto"/>
                <w:left w:val="none" w:sz="0" w:space="0" w:color="auto"/>
                <w:bottom w:val="none" w:sz="0" w:space="0" w:color="auto"/>
                <w:right w:val="none" w:sz="0" w:space="0" w:color="auto"/>
              </w:divBdr>
              <w:divsChild>
                <w:div w:id="1711606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94594">
      <w:bodyDiv w:val="1"/>
      <w:marLeft w:val="0"/>
      <w:marRight w:val="0"/>
      <w:marTop w:val="0"/>
      <w:marBottom w:val="0"/>
      <w:divBdr>
        <w:top w:val="none" w:sz="0" w:space="0" w:color="auto"/>
        <w:left w:val="none" w:sz="0" w:space="0" w:color="auto"/>
        <w:bottom w:val="none" w:sz="0" w:space="0" w:color="auto"/>
        <w:right w:val="none" w:sz="0" w:space="0" w:color="auto"/>
      </w:divBdr>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4594589">
      <w:bodyDiv w:val="1"/>
      <w:marLeft w:val="0"/>
      <w:marRight w:val="0"/>
      <w:marTop w:val="0"/>
      <w:marBottom w:val="0"/>
      <w:divBdr>
        <w:top w:val="none" w:sz="0" w:space="0" w:color="auto"/>
        <w:left w:val="none" w:sz="0" w:space="0" w:color="auto"/>
        <w:bottom w:val="none" w:sz="0" w:space="0" w:color="auto"/>
        <w:right w:val="none" w:sz="0" w:space="0" w:color="auto"/>
      </w:divBdr>
      <w:divsChild>
        <w:div w:id="875124836">
          <w:marLeft w:val="0"/>
          <w:marRight w:val="0"/>
          <w:marTop w:val="0"/>
          <w:marBottom w:val="0"/>
          <w:divBdr>
            <w:top w:val="none" w:sz="0" w:space="0" w:color="auto"/>
            <w:left w:val="none" w:sz="0" w:space="0" w:color="auto"/>
            <w:bottom w:val="none" w:sz="0" w:space="0" w:color="auto"/>
            <w:right w:val="none" w:sz="0" w:space="0" w:color="auto"/>
          </w:divBdr>
          <w:divsChild>
            <w:div w:id="1987392363">
              <w:marLeft w:val="0"/>
              <w:marRight w:val="0"/>
              <w:marTop w:val="0"/>
              <w:marBottom w:val="0"/>
              <w:divBdr>
                <w:top w:val="none" w:sz="0" w:space="0" w:color="auto"/>
                <w:left w:val="none" w:sz="0" w:space="0" w:color="auto"/>
                <w:bottom w:val="none" w:sz="0" w:space="0" w:color="auto"/>
                <w:right w:val="none" w:sz="0" w:space="0" w:color="auto"/>
              </w:divBdr>
              <w:divsChild>
                <w:div w:id="356540249">
                  <w:marLeft w:val="0"/>
                  <w:marRight w:val="0"/>
                  <w:marTop w:val="0"/>
                  <w:marBottom w:val="0"/>
                  <w:divBdr>
                    <w:top w:val="none" w:sz="0" w:space="0" w:color="auto"/>
                    <w:left w:val="none" w:sz="0" w:space="0" w:color="auto"/>
                    <w:bottom w:val="none" w:sz="0" w:space="0" w:color="auto"/>
                    <w:right w:val="none" w:sz="0" w:space="0" w:color="auto"/>
                  </w:divBdr>
                  <w:divsChild>
                    <w:div w:id="2006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15338">
      <w:bodyDiv w:val="1"/>
      <w:marLeft w:val="0"/>
      <w:marRight w:val="0"/>
      <w:marTop w:val="0"/>
      <w:marBottom w:val="0"/>
      <w:divBdr>
        <w:top w:val="none" w:sz="0" w:space="0" w:color="auto"/>
        <w:left w:val="none" w:sz="0" w:space="0" w:color="auto"/>
        <w:bottom w:val="none" w:sz="0" w:space="0" w:color="auto"/>
        <w:right w:val="none" w:sz="0" w:space="0" w:color="auto"/>
      </w:divBdr>
      <w:divsChild>
        <w:div w:id="1724787898">
          <w:marLeft w:val="0"/>
          <w:marRight w:val="0"/>
          <w:marTop w:val="0"/>
          <w:marBottom w:val="0"/>
          <w:divBdr>
            <w:top w:val="none" w:sz="0" w:space="0" w:color="auto"/>
            <w:left w:val="none" w:sz="0" w:space="0" w:color="auto"/>
            <w:bottom w:val="none" w:sz="0" w:space="0" w:color="auto"/>
            <w:right w:val="none" w:sz="0" w:space="0" w:color="auto"/>
          </w:divBdr>
        </w:div>
        <w:div w:id="1845898359">
          <w:marLeft w:val="0"/>
          <w:marRight w:val="0"/>
          <w:marTop w:val="0"/>
          <w:marBottom w:val="0"/>
          <w:divBdr>
            <w:top w:val="none" w:sz="0" w:space="0" w:color="auto"/>
            <w:left w:val="none" w:sz="0" w:space="0" w:color="auto"/>
            <w:bottom w:val="none" w:sz="0" w:space="0" w:color="auto"/>
            <w:right w:val="none" w:sz="0" w:space="0" w:color="auto"/>
          </w:divBdr>
        </w:div>
        <w:div w:id="1822043528">
          <w:marLeft w:val="0"/>
          <w:marRight w:val="0"/>
          <w:marTop w:val="0"/>
          <w:marBottom w:val="0"/>
          <w:divBdr>
            <w:top w:val="none" w:sz="0" w:space="0" w:color="auto"/>
            <w:left w:val="none" w:sz="0" w:space="0" w:color="auto"/>
            <w:bottom w:val="none" w:sz="0" w:space="0" w:color="auto"/>
            <w:right w:val="none" w:sz="0" w:space="0" w:color="auto"/>
          </w:divBdr>
        </w:div>
        <w:div w:id="1168473067">
          <w:marLeft w:val="0"/>
          <w:marRight w:val="0"/>
          <w:marTop w:val="0"/>
          <w:marBottom w:val="0"/>
          <w:divBdr>
            <w:top w:val="none" w:sz="0" w:space="0" w:color="auto"/>
            <w:left w:val="none" w:sz="0" w:space="0" w:color="auto"/>
            <w:bottom w:val="none" w:sz="0" w:space="0" w:color="auto"/>
            <w:right w:val="none" w:sz="0" w:space="0" w:color="auto"/>
          </w:divBdr>
        </w:div>
        <w:div w:id="316956868">
          <w:marLeft w:val="0"/>
          <w:marRight w:val="0"/>
          <w:marTop w:val="0"/>
          <w:marBottom w:val="0"/>
          <w:divBdr>
            <w:top w:val="none" w:sz="0" w:space="0" w:color="auto"/>
            <w:left w:val="none" w:sz="0" w:space="0" w:color="auto"/>
            <w:bottom w:val="none" w:sz="0" w:space="0" w:color="auto"/>
            <w:right w:val="none" w:sz="0" w:space="0" w:color="auto"/>
          </w:divBdr>
        </w:div>
        <w:div w:id="1483504275">
          <w:marLeft w:val="0"/>
          <w:marRight w:val="0"/>
          <w:marTop w:val="0"/>
          <w:marBottom w:val="0"/>
          <w:divBdr>
            <w:top w:val="none" w:sz="0" w:space="0" w:color="auto"/>
            <w:left w:val="none" w:sz="0" w:space="0" w:color="auto"/>
            <w:bottom w:val="none" w:sz="0" w:space="0" w:color="auto"/>
            <w:right w:val="none" w:sz="0" w:space="0" w:color="auto"/>
          </w:divBdr>
        </w:div>
        <w:div w:id="94056422">
          <w:marLeft w:val="0"/>
          <w:marRight w:val="0"/>
          <w:marTop w:val="0"/>
          <w:marBottom w:val="0"/>
          <w:divBdr>
            <w:top w:val="none" w:sz="0" w:space="0" w:color="auto"/>
            <w:left w:val="none" w:sz="0" w:space="0" w:color="auto"/>
            <w:bottom w:val="none" w:sz="0" w:space="0" w:color="auto"/>
            <w:right w:val="none" w:sz="0" w:space="0" w:color="auto"/>
          </w:divBdr>
        </w:div>
        <w:div w:id="607657651">
          <w:marLeft w:val="0"/>
          <w:marRight w:val="0"/>
          <w:marTop w:val="0"/>
          <w:marBottom w:val="0"/>
          <w:divBdr>
            <w:top w:val="none" w:sz="0" w:space="0" w:color="auto"/>
            <w:left w:val="none" w:sz="0" w:space="0" w:color="auto"/>
            <w:bottom w:val="none" w:sz="0" w:space="0" w:color="auto"/>
            <w:right w:val="none" w:sz="0" w:space="0" w:color="auto"/>
          </w:divBdr>
        </w:div>
        <w:div w:id="1383285650">
          <w:marLeft w:val="0"/>
          <w:marRight w:val="0"/>
          <w:marTop w:val="0"/>
          <w:marBottom w:val="0"/>
          <w:divBdr>
            <w:top w:val="none" w:sz="0" w:space="0" w:color="auto"/>
            <w:left w:val="none" w:sz="0" w:space="0" w:color="auto"/>
            <w:bottom w:val="none" w:sz="0" w:space="0" w:color="auto"/>
            <w:right w:val="none" w:sz="0" w:space="0" w:color="auto"/>
          </w:divBdr>
        </w:div>
        <w:div w:id="1178275353">
          <w:marLeft w:val="0"/>
          <w:marRight w:val="0"/>
          <w:marTop w:val="0"/>
          <w:marBottom w:val="0"/>
          <w:divBdr>
            <w:top w:val="none" w:sz="0" w:space="0" w:color="auto"/>
            <w:left w:val="none" w:sz="0" w:space="0" w:color="auto"/>
            <w:bottom w:val="none" w:sz="0" w:space="0" w:color="auto"/>
            <w:right w:val="none" w:sz="0" w:space="0" w:color="auto"/>
          </w:divBdr>
        </w:div>
        <w:div w:id="1342126312">
          <w:marLeft w:val="0"/>
          <w:marRight w:val="0"/>
          <w:marTop w:val="0"/>
          <w:marBottom w:val="0"/>
          <w:divBdr>
            <w:top w:val="none" w:sz="0" w:space="0" w:color="auto"/>
            <w:left w:val="none" w:sz="0" w:space="0" w:color="auto"/>
            <w:bottom w:val="none" w:sz="0" w:space="0" w:color="auto"/>
            <w:right w:val="none" w:sz="0" w:space="0" w:color="auto"/>
          </w:divBdr>
        </w:div>
        <w:div w:id="1186945750">
          <w:marLeft w:val="0"/>
          <w:marRight w:val="0"/>
          <w:marTop w:val="0"/>
          <w:marBottom w:val="0"/>
          <w:divBdr>
            <w:top w:val="none" w:sz="0" w:space="0" w:color="auto"/>
            <w:left w:val="none" w:sz="0" w:space="0" w:color="auto"/>
            <w:bottom w:val="none" w:sz="0" w:space="0" w:color="auto"/>
            <w:right w:val="none" w:sz="0" w:space="0" w:color="auto"/>
          </w:divBdr>
        </w:div>
        <w:div w:id="2036156362">
          <w:marLeft w:val="0"/>
          <w:marRight w:val="0"/>
          <w:marTop w:val="0"/>
          <w:marBottom w:val="0"/>
          <w:divBdr>
            <w:top w:val="none" w:sz="0" w:space="0" w:color="auto"/>
            <w:left w:val="none" w:sz="0" w:space="0" w:color="auto"/>
            <w:bottom w:val="none" w:sz="0" w:space="0" w:color="auto"/>
            <w:right w:val="none" w:sz="0" w:space="0" w:color="auto"/>
          </w:divBdr>
        </w:div>
        <w:div w:id="748308193">
          <w:marLeft w:val="0"/>
          <w:marRight w:val="0"/>
          <w:marTop w:val="0"/>
          <w:marBottom w:val="0"/>
          <w:divBdr>
            <w:top w:val="none" w:sz="0" w:space="0" w:color="auto"/>
            <w:left w:val="none" w:sz="0" w:space="0" w:color="auto"/>
            <w:bottom w:val="none" w:sz="0" w:space="0" w:color="auto"/>
            <w:right w:val="none" w:sz="0" w:space="0" w:color="auto"/>
          </w:divBdr>
        </w:div>
        <w:div w:id="949123237">
          <w:marLeft w:val="0"/>
          <w:marRight w:val="0"/>
          <w:marTop w:val="0"/>
          <w:marBottom w:val="0"/>
          <w:divBdr>
            <w:top w:val="none" w:sz="0" w:space="0" w:color="auto"/>
            <w:left w:val="none" w:sz="0" w:space="0" w:color="auto"/>
            <w:bottom w:val="none" w:sz="0" w:space="0" w:color="auto"/>
            <w:right w:val="none" w:sz="0" w:space="0" w:color="auto"/>
          </w:divBdr>
        </w:div>
        <w:div w:id="139539867">
          <w:marLeft w:val="0"/>
          <w:marRight w:val="0"/>
          <w:marTop w:val="0"/>
          <w:marBottom w:val="0"/>
          <w:divBdr>
            <w:top w:val="none" w:sz="0" w:space="0" w:color="auto"/>
            <w:left w:val="none" w:sz="0" w:space="0" w:color="auto"/>
            <w:bottom w:val="none" w:sz="0" w:space="0" w:color="auto"/>
            <w:right w:val="none" w:sz="0" w:space="0" w:color="auto"/>
          </w:divBdr>
        </w:div>
        <w:div w:id="114646016">
          <w:marLeft w:val="0"/>
          <w:marRight w:val="0"/>
          <w:marTop w:val="0"/>
          <w:marBottom w:val="0"/>
          <w:divBdr>
            <w:top w:val="none" w:sz="0" w:space="0" w:color="auto"/>
            <w:left w:val="none" w:sz="0" w:space="0" w:color="auto"/>
            <w:bottom w:val="none" w:sz="0" w:space="0" w:color="auto"/>
            <w:right w:val="none" w:sz="0" w:space="0" w:color="auto"/>
          </w:divBdr>
        </w:div>
        <w:div w:id="2129859586">
          <w:marLeft w:val="0"/>
          <w:marRight w:val="0"/>
          <w:marTop w:val="0"/>
          <w:marBottom w:val="0"/>
          <w:divBdr>
            <w:top w:val="none" w:sz="0" w:space="0" w:color="auto"/>
            <w:left w:val="none" w:sz="0" w:space="0" w:color="auto"/>
            <w:bottom w:val="none" w:sz="0" w:space="0" w:color="auto"/>
            <w:right w:val="none" w:sz="0" w:space="0" w:color="auto"/>
          </w:divBdr>
        </w:div>
        <w:div w:id="690839408">
          <w:marLeft w:val="0"/>
          <w:marRight w:val="0"/>
          <w:marTop w:val="0"/>
          <w:marBottom w:val="0"/>
          <w:divBdr>
            <w:top w:val="none" w:sz="0" w:space="0" w:color="auto"/>
            <w:left w:val="none" w:sz="0" w:space="0" w:color="auto"/>
            <w:bottom w:val="none" w:sz="0" w:space="0" w:color="auto"/>
            <w:right w:val="none" w:sz="0" w:space="0" w:color="auto"/>
          </w:divBdr>
        </w:div>
        <w:div w:id="1813282251">
          <w:marLeft w:val="0"/>
          <w:marRight w:val="0"/>
          <w:marTop w:val="0"/>
          <w:marBottom w:val="0"/>
          <w:divBdr>
            <w:top w:val="none" w:sz="0" w:space="0" w:color="auto"/>
            <w:left w:val="none" w:sz="0" w:space="0" w:color="auto"/>
            <w:bottom w:val="none" w:sz="0" w:space="0" w:color="auto"/>
            <w:right w:val="none" w:sz="0" w:space="0" w:color="auto"/>
          </w:divBdr>
        </w:div>
        <w:div w:id="147210356">
          <w:marLeft w:val="0"/>
          <w:marRight w:val="0"/>
          <w:marTop w:val="0"/>
          <w:marBottom w:val="0"/>
          <w:divBdr>
            <w:top w:val="none" w:sz="0" w:space="0" w:color="auto"/>
            <w:left w:val="none" w:sz="0" w:space="0" w:color="auto"/>
            <w:bottom w:val="none" w:sz="0" w:space="0" w:color="auto"/>
            <w:right w:val="none" w:sz="0" w:space="0" w:color="auto"/>
          </w:divBdr>
        </w:div>
        <w:div w:id="906263324">
          <w:marLeft w:val="0"/>
          <w:marRight w:val="0"/>
          <w:marTop w:val="0"/>
          <w:marBottom w:val="0"/>
          <w:divBdr>
            <w:top w:val="none" w:sz="0" w:space="0" w:color="auto"/>
            <w:left w:val="none" w:sz="0" w:space="0" w:color="auto"/>
            <w:bottom w:val="none" w:sz="0" w:space="0" w:color="auto"/>
            <w:right w:val="none" w:sz="0" w:space="0" w:color="auto"/>
          </w:divBdr>
        </w:div>
        <w:div w:id="299841918">
          <w:marLeft w:val="0"/>
          <w:marRight w:val="0"/>
          <w:marTop w:val="0"/>
          <w:marBottom w:val="0"/>
          <w:divBdr>
            <w:top w:val="none" w:sz="0" w:space="0" w:color="auto"/>
            <w:left w:val="none" w:sz="0" w:space="0" w:color="auto"/>
            <w:bottom w:val="none" w:sz="0" w:space="0" w:color="auto"/>
            <w:right w:val="none" w:sz="0" w:space="0" w:color="auto"/>
          </w:divBdr>
        </w:div>
        <w:div w:id="663749640">
          <w:marLeft w:val="0"/>
          <w:marRight w:val="0"/>
          <w:marTop w:val="0"/>
          <w:marBottom w:val="0"/>
          <w:divBdr>
            <w:top w:val="none" w:sz="0" w:space="0" w:color="auto"/>
            <w:left w:val="none" w:sz="0" w:space="0" w:color="auto"/>
            <w:bottom w:val="none" w:sz="0" w:space="0" w:color="auto"/>
            <w:right w:val="none" w:sz="0" w:space="0" w:color="auto"/>
          </w:divBdr>
        </w:div>
        <w:div w:id="818810379">
          <w:marLeft w:val="0"/>
          <w:marRight w:val="0"/>
          <w:marTop w:val="0"/>
          <w:marBottom w:val="0"/>
          <w:divBdr>
            <w:top w:val="none" w:sz="0" w:space="0" w:color="auto"/>
            <w:left w:val="none" w:sz="0" w:space="0" w:color="auto"/>
            <w:bottom w:val="none" w:sz="0" w:space="0" w:color="auto"/>
            <w:right w:val="none" w:sz="0" w:space="0" w:color="auto"/>
          </w:divBdr>
        </w:div>
        <w:div w:id="949818308">
          <w:marLeft w:val="0"/>
          <w:marRight w:val="0"/>
          <w:marTop w:val="0"/>
          <w:marBottom w:val="0"/>
          <w:divBdr>
            <w:top w:val="none" w:sz="0" w:space="0" w:color="auto"/>
            <w:left w:val="none" w:sz="0" w:space="0" w:color="auto"/>
            <w:bottom w:val="none" w:sz="0" w:space="0" w:color="auto"/>
            <w:right w:val="none" w:sz="0" w:space="0" w:color="auto"/>
          </w:divBdr>
        </w:div>
        <w:div w:id="1510606336">
          <w:marLeft w:val="0"/>
          <w:marRight w:val="0"/>
          <w:marTop w:val="0"/>
          <w:marBottom w:val="0"/>
          <w:divBdr>
            <w:top w:val="none" w:sz="0" w:space="0" w:color="auto"/>
            <w:left w:val="none" w:sz="0" w:space="0" w:color="auto"/>
            <w:bottom w:val="none" w:sz="0" w:space="0" w:color="auto"/>
            <w:right w:val="none" w:sz="0" w:space="0" w:color="auto"/>
          </w:divBdr>
        </w:div>
        <w:div w:id="1111322248">
          <w:marLeft w:val="0"/>
          <w:marRight w:val="0"/>
          <w:marTop w:val="0"/>
          <w:marBottom w:val="0"/>
          <w:divBdr>
            <w:top w:val="none" w:sz="0" w:space="0" w:color="auto"/>
            <w:left w:val="none" w:sz="0" w:space="0" w:color="auto"/>
            <w:bottom w:val="none" w:sz="0" w:space="0" w:color="auto"/>
            <w:right w:val="none" w:sz="0" w:space="0" w:color="auto"/>
          </w:divBdr>
        </w:div>
        <w:div w:id="1903982935">
          <w:marLeft w:val="0"/>
          <w:marRight w:val="0"/>
          <w:marTop w:val="0"/>
          <w:marBottom w:val="0"/>
          <w:divBdr>
            <w:top w:val="none" w:sz="0" w:space="0" w:color="auto"/>
            <w:left w:val="none" w:sz="0" w:space="0" w:color="auto"/>
            <w:bottom w:val="none" w:sz="0" w:space="0" w:color="auto"/>
            <w:right w:val="none" w:sz="0" w:space="0" w:color="auto"/>
          </w:divBdr>
        </w:div>
      </w:divsChild>
    </w:div>
    <w:div w:id="467672467">
      <w:bodyDiv w:val="1"/>
      <w:marLeft w:val="0"/>
      <w:marRight w:val="0"/>
      <w:marTop w:val="0"/>
      <w:marBottom w:val="0"/>
      <w:divBdr>
        <w:top w:val="none" w:sz="0" w:space="0" w:color="auto"/>
        <w:left w:val="none" w:sz="0" w:space="0" w:color="auto"/>
        <w:bottom w:val="none" w:sz="0" w:space="0" w:color="auto"/>
        <w:right w:val="none" w:sz="0" w:space="0" w:color="auto"/>
      </w:divBdr>
    </w:div>
    <w:div w:id="503937465">
      <w:bodyDiv w:val="1"/>
      <w:marLeft w:val="0"/>
      <w:marRight w:val="0"/>
      <w:marTop w:val="0"/>
      <w:marBottom w:val="0"/>
      <w:divBdr>
        <w:top w:val="none" w:sz="0" w:space="0" w:color="auto"/>
        <w:left w:val="none" w:sz="0" w:space="0" w:color="auto"/>
        <w:bottom w:val="none" w:sz="0" w:space="0" w:color="auto"/>
        <w:right w:val="none" w:sz="0" w:space="0" w:color="auto"/>
      </w:divBdr>
      <w:divsChild>
        <w:div w:id="2004502774">
          <w:marLeft w:val="0"/>
          <w:marRight w:val="0"/>
          <w:marTop w:val="0"/>
          <w:marBottom w:val="0"/>
          <w:divBdr>
            <w:top w:val="none" w:sz="0" w:space="0" w:color="auto"/>
            <w:left w:val="none" w:sz="0" w:space="0" w:color="auto"/>
            <w:bottom w:val="none" w:sz="0" w:space="0" w:color="auto"/>
            <w:right w:val="none" w:sz="0" w:space="0" w:color="auto"/>
          </w:divBdr>
          <w:divsChild>
            <w:div w:id="2107188750">
              <w:marLeft w:val="0"/>
              <w:marRight w:val="0"/>
              <w:marTop w:val="0"/>
              <w:marBottom w:val="0"/>
              <w:divBdr>
                <w:top w:val="none" w:sz="0" w:space="0" w:color="auto"/>
                <w:left w:val="none" w:sz="0" w:space="0" w:color="auto"/>
                <w:bottom w:val="none" w:sz="0" w:space="0" w:color="auto"/>
                <w:right w:val="none" w:sz="0" w:space="0" w:color="auto"/>
              </w:divBdr>
              <w:divsChild>
                <w:div w:id="157963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698621">
      <w:bodyDiv w:val="1"/>
      <w:marLeft w:val="0"/>
      <w:marRight w:val="0"/>
      <w:marTop w:val="0"/>
      <w:marBottom w:val="0"/>
      <w:divBdr>
        <w:top w:val="none" w:sz="0" w:space="0" w:color="auto"/>
        <w:left w:val="none" w:sz="0" w:space="0" w:color="auto"/>
        <w:bottom w:val="none" w:sz="0" w:space="0" w:color="auto"/>
        <w:right w:val="none" w:sz="0" w:space="0" w:color="auto"/>
      </w:divBdr>
      <w:divsChild>
        <w:div w:id="984629927">
          <w:marLeft w:val="0"/>
          <w:marRight w:val="0"/>
          <w:marTop w:val="0"/>
          <w:marBottom w:val="0"/>
          <w:divBdr>
            <w:top w:val="none" w:sz="0" w:space="0" w:color="auto"/>
            <w:left w:val="none" w:sz="0" w:space="0" w:color="auto"/>
            <w:bottom w:val="none" w:sz="0" w:space="0" w:color="auto"/>
            <w:right w:val="none" w:sz="0" w:space="0" w:color="auto"/>
          </w:divBdr>
          <w:divsChild>
            <w:div w:id="963996287">
              <w:marLeft w:val="0"/>
              <w:marRight w:val="0"/>
              <w:marTop w:val="0"/>
              <w:marBottom w:val="0"/>
              <w:divBdr>
                <w:top w:val="none" w:sz="0" w:space="0" w:color="auto"/>
                <w:left w:val="none" w:sz="0" w:space="0" w:color="auto"/>
                <w:bottom w:val="none" w:sz="0" w:space="0" w:color="auto"/>
                <w:right w:val="none" w:sz="0" w:space="0" w:color="auto"/>
              </w:divBdr>
              <w:divsChild>
                <w:div w:id="5463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178162">
      <w:bodyDiv w:val="1"/>
      <w:marLeft w:val="0"/>
      <w:marRight w:val="0"/>
      <w:marTop w:val="0"/>
      <w:marBottom w:val="0"/>
      <w:divBdr>
        <w:top w:val="none" w:sz="0" w:space="0" w:color="auto"/>
        <w:left w:val="none" w:sz="0" w:space="0" w:color="auto"/>
        <w:bottom w:val="none" w:sz="0" w:space="0" w:color="auto"/>
        <w:right w:val="none" w:sz="0" w:space="0" w:color="auto"/>
      </w:divBdr>
      <w:divsChild>
        <w:div w:id="1875540105">
          <w:marLeft w:val="0"/>
          <w:marRight w:val="0"/>
          <w:marTop w:val="0"/>
          <w:marBottom w:val="0"/>
          <w:divBdr>
            <w:top w:val="none" w:sz="0" w:space="0" w:color="auto"/>
            <w:left w:val="none" w:sz="0" w:space="0" w:color="auto"/>
            <w:bottom w:val="none" w:sz="0" w:space="0" w:color="auto"/>
            <w:right w:val="none" w:sz="0" w:space="0" w:color="auto"/>
          </w:divBdr>
          <w:divsChild>
            <w:div w:id="1136407478">
              <w:marLeft w:val="0"/>
              <w:marRight w:val="0"/>
              <w:marTop w:val="0"/>
              <w:marBottom w:val="0"/>
              <w:divBdr>
                <w:top w:val="none" w:sz="0" w:space="0" w:color="auto"/>
                <w:left w:val="none" w:sz="0" w:space="0" w:color="auto"/>
                <w:bottom w:val="none" w:sz="0" w:space="0" w:color="auto"/>
                <w:right w:val="none" w:sz="0" w:space="0" w:color="auto"/>
              </w:divBdr>
              <w:divsChild>
                <w:div w:id="11784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19626">
          <w:marLeft w:val="0"/>
          <w:marRight w:val="0"/>
          <w:marTop w:val="0"/>
          <w:marBottom w:val="0"/>
          <w:divBdr>
            <w:top w:val="none" w:sz="0" w:space="0" w:color="auto"/>
            <w:left w:val="none" w:sz="0" w:space="0" w:color="auto"/>
            <w:bottom w:val="none" w:sz="0" w:space="0" w:color="auto"/>
            <w:right w:val="none" w:sz="0" w:space="0" w:color="auto"/>
          </w:divBdr>
          <w:divsChild>
            <w:div w:id="150490211">
              <w:marLeft w:val="0"/>
              <w:marRight w:val="0"/>
              <w:marTop w:val="0"/>
              <w:marBottom w:val="0"/>
              <w:divBdr>
                <w:top w:val="none" w:sz="0" w:space="0" w:color="auto"/>
                <w:left w:val="none" w:sz="0" w:space="0" w:color="auto"/>
                <w:bottom w:val="none" w:sz="0" w:space="0" w:color="auto"/>
                <w:right w:val="none" w:sz="0" w:space="0" w:color="auto"/>
              </w:divBdr>
              <w:divsChild>
                <w:div w:id="144503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23110">
      <w:bodyDiv w:val="1"/>
      <w:marLeft w:val="0"/>
      <w:marRight w:val="0"/>
      <w:marTop w:val="0"/>
      <w:marBottom w:val="0"/>
      <w:divBdr>
        <w:top w:val="none" w:sz="0" w:space="0" w:color="auto"/>
        <w:left w:val="none" w:sz="0" w:space="0" w:color="auto"/>
        <w:bottom w:val="none" w:sz="0" w:space="0" w:color="auto"/>
        <w:right w:val="none" w:sz="0" w:space="0" w:color="auto"/>
      </w:divBdr>
      <w:divsChild>
        <w:div w:id="557404880">
          <w:marLeft w:val="0"/>
          <w:marRight w:val="0"/>
          <w:marTop w:val="0"/>
          <w:marBottom w:val="0"/>
          <w:divBdr>
            <w:top w:val="none" w:sz="0" w:space="0" w:color="auto"/>
            <w:left w:val="none" w:sz="0" w:space="0" w:color="auto"/>
            <w:bottom w:val="none" w:sz="0" w:space="0" w:color="auto"/>
            <w:right w:val="none" w:sz="0" w:space="0" w:color="auto"/>
          </w:divBdr>
          <w:divsChild>
            <w:div w:id="2131778477">
              <w:marLeft w:val="0"/>
              <w:marRight w:val="0"/>
              <w:marTop w:val="0"/>
              <w:marBottom w:val="0"/>
              <w:divBdr>
                <w:top w:val="none" w:sz="0" w:space="0" w:color="auto"/>
                <w:left w:val="none" w:sz="0" w:space="0" w:color="auto"/>
                <w:bottom w:val="none" w:sz="0" w:space="0" w:color="auto"/>
                <w:right w:val="none" w:sz="0" w:space="0" w:color="auto"/>
              </w:divBdr>
              <w:divsChild>
                <w:div w:id="1168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791443830">
      <w:bodyDiv w:val="1"/>
      <w:marLeft w:val="0"/>
      <w:marRight w:val="0"/>
      <w:marTop w:val="0"/>
      <w:marBottom w:val="0"/>
      <w:divBdr>
        <w:top w:val="none" w:sz="0" w:space="0" w:color="auto"/>
        <w:left w:val="none" w:sz="0" w:space="0" w:color="auto"/>
        <w:bottom w:val="none" w:sz="0" w:space="0" w:color="auto"/>
        <w:right w:val="none" w:sz="0" w:space="0" w:color="auto"/>
      </w:divBdr>
    </w:div>
    <w:div w:id="850992992">
      <w:bodyDiv w:val="1"/>
      <w:marLeft w:val="0"/>
      <w:marRight w:val="0"/>
      <w:marTop w:val="0"/>
      <w:marBottom w:val="0"/>
      <w:divBdr>
        <w:top w:val="none" w:sz="0" w:space="0" w:color="auto"/>
        <w:left w:val="none" w:sz="0" w:space="0" w:color="auto"/>
        <w:bottom w:val="none" w:sz="0" w:space="0" w:color="auto"/>
        <w:right w:val="none" w:sz="0" w:space="0" w:color="auto"/>
      </w:divBdr>
      <w:divsChild>
        <w:div w:id="864909512">
          <w:marLeft w:val="0"/>
          <w:marRight w:val="0"/>
          <w:marTop w:val="0"/>
          <w:marBottom w:val="0"/>
          <w:divBdr>
            <w:top w:val="none" w:sz="0" w:space="0" w:color="auto"/>
            <w:left w:val="none" w:sz="0" w:space="0" w:color="auto"/>
            <w:bottom w:val="none" w:sz="0" w:space="0" w:color="auto"/>
            <w:right w:val="none" w:sz="0" w:space="0" w:color="auto"/>
          </w:divBdr>
          <w:divsChild>
            <w:div w:id="1007557658">
              <w:marLeft w:val="0"/>
              <w:marRight w:val="0"/>
              <w:marTop w:val="0"/>
              <w:marBottom w:val="0"/>
              <w:divBdr>
                <w:top w:val="none" w:sz="0" w:space="0" w:color="auto"/>
                <w:left w:val="none" w:sz="0" w:space="0" w:color="auto"/>
                <w:bottom w:val="none" w:sz="0" w:space="0" w:color="auto"/>
                <w:right w:val="none" w:sz="0" w:space="0" w:color="auto"/>
              </w:divBdr>
              <w:divsChild>
                <w:div w:id="16238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359299">
      <w:bodyDiv w:val="1"/>
      <w:marLeft w:val="0"/>
      <w:marRight w:val="0"/>
      <w:marTop w:val="0"/>
      <w:marBottom w:val="0"/>
      <w:divBdr>
        <w:top w:val="none" w:sz="0" w:space="0" w:color="auto"/>
        <w:left w:val="none" w:sz="0" w:space="0" w:color="auto"/>
        <w:bottom w:val="none" w:sz="0" w:space="0" w:color="auto"/>
        <w:right w:val="none" w:sz="0" w:space="0" w:color="auto"/>
      </w:divBdr>
    </w:div>
    <w:div w:id="1013075027">
      <w:bodyDiv w:val="1"/>
      <w:marLeft w:val="0"/>
      <w:marRight w:val="0"/>
      <w:marTop w:val="0"/>
      <w:marBottom w:val="0"/>
      <w:divBdr>
        <w:top w:val="none" w:sz="0" w:space="0" w:color="auto"/>
        <w:left w:val="none" w:sz="0" w:space="0" w:color="auto"/>
        <w:bottom w:val="none" w:sz="0" w:space="0" w:color="auto"/>
        <w:right w:val="none" w:sz="0" w:space="0" w:color="auto"/>
      </w:divBdr>
      <w:divsChild>
        <w:div w:id="1615406604">
          <w:marLeft w:val="0"/>
          <w:marRight w:val="0"/>
          <w:marTop w:val="0"/>
          <w:marBottom w:val="0"/>
          <w:divBdr>
            <w:top w:val="none" w:sz="0" w:space="0" w:color="auto"/>
            <w:left w:val="none" w:sz="0" w:space="0" w:color="auto"/>
            <w:bottom w:val="none" w:sz="0" w:space="0" w:color="auto"/>
            <w:right w:val="none" w:sz="0" w:space="0" w:color="auto"/>
          </w:divBdr>
          <w:divsChild>
            <w:div w:id="459416090">
              <w:marLeft w:val="0"/>
              <w:marRight w:val="0"/>
              <w:marTop w:val="0"/>
              <w:marBottom w:val="0"/>
              <w:divBdr>
                <w:top w:val="none" w:sz="0" w:space="0" w:color="auto"/>
                <w:left w:val="none" w:sz="0" w:space="0" w:color="auto"/>
                <w:bottom w:val="none" w:sz="0" w:space="0" w:color="auto"/>
                <w:right w:val="none" w:sz="0" w:space="0" w:color="auto"/>
              </w:divBdr>
              <w:divsChild>
                <w:div w:id="105474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16188">
      <w:bodyDiv w:val="1"/>
      <w:marLeft w:val="0"/>
      <w:marRight w:val="0"/>
      <w:marTop w:val="0"/>
      <w:marBottom w:val="0"/>
      <w:divBdr>
        <w:top w:val="none" w:sz="0" w:space="0" w:color="auto"/>
        <w:left w:val="none" w:sz="0" w:space="0" w:color="auto"/>
        <w:bottom w:val="none" w:sz="0" w:space="0" w:color="auto"/>
        <w:right w:val="none" w:sz="0" w:space="0" w:color="auto"/>
      </w:divBdr>
      <w:divsChild>
        <w:div w:id="214391155">
          <w:marLeft w:val="0"/>
          <w:marRight w:val="0"/>
          <w:marTop w:val="0"/>
          <w:marBottom w:val="0"/>
          <w:divBdr>
            <w:top w:val="none" w:sz="0" w:space="0" w:color="auto"/>
            <w:left w:val="none" w:sz="0" w:space="0" w:color="auto"/>
            <w:bottom w:val="none" w:sz="0" w:space="0" w:color="auto"/>
            <w:right w:val="none" w:sz="0" w:space="0" w:color="auto"/>
          </w:divBdr>
          <w:divsChild>
            <w:div w:id="1031035280">
              <w:marLeft w:val="0"/>
              <w:marRight w:val="0"/>
              <w:marTop w:val="0"/>
              <w:marBottom w:val="0"/>
              <w:divBdr>
                <w:top w:val="none" w:sz="0" w:space="0" w:color="auto"/>
                <w:left w:val="none" w:sz="0" w:space="0" w:color="auto"/>
                <w:bottom w:val="none" w:sz="0" w:space="0" w:color="auto"/>
                <w:right w:val="none" w:sz="0" w:space="0" w:color="auto"/>
              </w:divBdr>
              <w:divsChild>
                <w:div w:id="109845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2660">
      <w:bodyDiv w:val="1"/>
      <w:marLeft w:val="0"/>
      <w:marRight w:val="0"/>
      <w:marTop w:val="0"/>
      <w:marBottom w:val="0"/>
      <w:divBdr>
        <w:top w:val="none" w:sz="0" w:space="0" w:color="auto"/>
        <w:left w:val="none" w:sz="0" w:space="0" w:color="auto"/>
        <w:bottom w:val="none" w:sz="0" w:space="0" w:color="auto"/>
        <w:right w:val="none" w:sz="0" w:space="0" w:color="auto"/>
      </w:divBdr>
      <w:divsChild>
        <w:div w:id="204567631">
          <w:marLeft w:val="0"/>
          <w:marRight w:val="0"/>
          <w:marTop w:val="0"/>
          <w:marBottom w:val="0"/>
          <w:divBdr>
            <w:top w:val="none" w:sz="0" w:space="0" w:color="auto"/>
            <w:left w:val="none" w:sz="0" w:space="0" w:color="auto"/>
            <w:bottom w:val="none" w:sz="0" w:space="0" w:color="auto"/>
            <w:right w:val="none" w:sz="0" w:space="0" w:color="auto"/>
          </w:divBdr>
          <w:divsChild>
            <w:div w:id="1249147479">
              <w:marLeft w:val="0"/>
              <w:marRight w:val="0"/>
              <w:marTop w:val="0"/>
              <w:marBottom w:val="0"/>
              <w:divBdr>
                <w:top w:val="none" w:sz="0" w:space="0" w:color="auto"/>
                <w:left w:val="none" w:sz="0" w:space="0" w:color="auto"/>
                <w:bottom w:val="none" w:sz="0" w:space="0" w:color="auto"/>
                <w:right w:val="none" w:sz="0" w:space="0" w:color="auto"/>
              </w:divBdr>
              <w:divsChild>
                <w:div w:id="146041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393926">
          <w:marLeft w:val="0"/>
          <w:marRight w:val="0"/>
          <w:marTop w:val="0"/>
          <w:marBottom w:val="0"/>
          <w:divBdr>
            <w:top w:val="none" w:sz="0" w:space="0" w:color="auto"/>
            <w:left w:val="none" w:sz="0" w:space="0" w:color="auto"/>
            <w:bottom w:val="none" w:sz="0" w:space="0" w:color="auto"/>
            <w:right w:val="none" w:sz="0" w:space="0" w:color="auto"/>
          </w:divBdr>
          <w:divsChild>
            <w:div w:id="2110003603">
              <w:marLeft w:val="0"/>
              <w:marRight w:val="0"/>
              <w:marTop w:val="0"/>
              <w:marBottom w:val="0"/>
              <w:divBdr>
                <w:top w:val="none" w:sz="0" w:space="0" w:color="auto"/>
                <w:left w:val="none" w:sz="0" w:space="0" w:color="auto"/>
                <w:bottom w:val="none" w:sz="0" w:space="0" w:color="auto"/>
                <w:right w:val="none" w:sz="0" w:space="0" w:color="auto"/>
              </w:divBdr>
              <w:divsChild>
                <w:div w:id="45567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763971">
      <w:bodyDiv w:val="1"/>
      <w:marLeft w:val="0"/>
      <w:marRight w:val="0"/>
      <w:marTop w:val="0"/>
      <w:marBottom w:val="0"/>
      <w:divBdr>
        <w:top w:val="none" w:sz="0" w:space="0" w:color="auto"/>
        <w:left w:val="none" w:sz="0" w:space="0" w:color="auto"/>
        <w:bottom w:val="none" w:sz="0" w:space="0" w:color="auto"/>
        <w:right w:val="none" w:sz="0" w:space="0" w:color="auto"/>
      </w:divBdr>
      <w:divsChild>
        <w:div w:id="1144082299">
          <w:marLeft w:val="0"/>
          <w:marRight w:val="0"/>
          <w:marTop w:val="0"/>
          <w:marBottom w:val="0"/>
          <w:divBdr>
            <w:top w:val="none" w:sz="0" w:space="0" w:color="auto"/>
            <w:left w:val="none" w:sz="0" w:space="0" w:color="auto"/>
            <w:bottom w:val="none" w:sz="0" w:space="0" w:color="auto"/>
            <w:right w:val="none" w:sz="0" w:space="0" w:color="auto"/>
          </w:divBdr>
          <w:divsChild>
            <w:div w:id="234511905">
              <w:marLeft w:val="0"/>
              <w:marRight w:val="0"/>
              <w:marTop w:val="0"/>
              <w:marBottom w:val="0"/>
              <w:divBdr>
                <w:top w:val="none" w:sz="0" w:space="0" w:color="auto"/>
                <w:left w:val="none" w:sz="0" w:space="0" w:color="auto"/>
                <w:bottom w:val="none" w:sz="0" w:space="0" w:color="auto"/>
                <w:right w:val="none" w:sz="0" w:space="0" w:color="auto"/>
              </w:divBdr>
              <w:divsChild>
                <w:div w:id="54179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893734">
      <w:bodyDiv w:val="1"/>
      <w:marLeft w:val="0"/>
      <w:marRight w:val="0"/>
      <w:marTop w:val="0"/>
      <w:marBottom w:val="0"/>
      <w:divBdr>
        <w:top w:val="none" w:sz="0" w:space="0" w:color="auto"/>
        <w:left w:val="none" w:sz="0" w:space="0" w:color="auto"/>
        <w:bottom w:val="none" w:sz="0" w:space="0" w:color="auto"/>
        <w:right w:val="none" w:sz="0" w:space="0" w:color="auto"/>
      </w:divBdr>
    </w:div>
    <w:div w:id="1503739251">
      <w:bodyDiv w:val="1"/>
      <w:marLeft w:val="0"/>
      <w:marRight w:val="0"/>
      <w:marTop w:val="0"/>
      <w:marBottom w:val="0"/>
      <w:divBdr>
        <w:top w:val="none" w:sz="0" w:space="0" w:color="auto"/>
        <w:left w:val="none" w:sz="0" w:space="0" w:color="auto"/>
        <w:bottom w:val="none" w:sz="0" w:space="0" w:color="auto"/>
        <w:right w:val="none" w:sz="0" w:space="0" w:color="auto"/>
      </w:divBdr>
      <w:divsChild>
        <w:div w:id="419833691">
          <w:marLeft w:val="0"/>
          <w:marRight w:val="0"/>
          <w:marTop w:val="0"/>
          <w:marBottom w:val="0"/>
          <w:divBdr>
            <w:top w:val="none" w:sz="0" w:space="0" w:color="auto"/>
            <w:left w:val="none" w:sz="0" w:space="0" w:color="auto"/>
            <w:bottom w:val="none" w:sz="0" w:space="0" w:color="auto"/>
            <w:right w:val="none" w:sz="0" w:space="0" w:color="auto"/>
          </w:divBdr>
          <w:divsChild>
            <w:div w:id="1864706111">
              <w:marLeft w:val="0"/>
              <w:marRight w:val="0"/>
              <w:marTop w:val="0"/>
              <w:marBottom w:val="0"/>
              <w:divBdr>
                <w:top w:val="none" w:sz="0" w:space="0" w:color="auto"/>
                <w:left w:val="none" w:sz="0" w:space="0" w:color="auto"/>
                <w:bottom w:val="none" w:sz="0" w:space="0" w:color="auto"/>
                <w:right w:val="none" w:sz="0" w:space="0" w:color="auto"/>
              </w:divBdr>
              <w:divsChild>
                <w:div w:id="3429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579093286">
      <w:bodyDiv w:val="1"/>
      <w:marLeft w:val="0"/>
      <w:marRight w:val="0"/>
      <w:marTop w:val="0"/>
      <w:marBottom w:val="0"/>
      <w:divBdr>
        <w:top w:val="none" w:sz="0" w:space="0" w:color="auto"/>
        <w:left w:val="none" w:sz="0" w:space="0" w:color="auto"/>
        <w:bottom w:val="none" w:sz="0" w:space="0" w:color="auto"/>
        <w:right w:val="none" w:sz="0" w:space="0" w:color="auto"/>
      </w:divBdr>
    </w:div>
    <w:div w:id="1617828807">
      <w:bodyDiv w:val="1"/>
      <w:marLeft w:val="0"/>
      <w:marRight w:val="0"/>
      <w:marTop w:val="0"/>
      <w:marBottom w:val="0"/>
      <w:divBdr>
        <w:top w:val="none" w:sz="0" w:space="0" w:color="auto"/>
        <w:left w:val="none" w:sz="0" w:space="0" w:color="auto"/>
        <w:bottom w:val="none" w:sz="0" w:space="0" w:color="auto"/>
        <w:right w:val="none" w:sz="0" w:space="0" w:color="auto"/>
      </w:divBdr>
    </w:div>
    <w:div w:id="1619294181">
      <w:bodyDiv w:val="1"/>
      <w:marLeft w:val="0"/>
      <w:marRight w:val="0"/>
      <w:marTop w:val="0"/>
      <w:marBottom w:val="0"/>
      <w:divBdr>
        <w:top w:val="none" w:sz="0" w:space="0" w:color="auto"/>
        <w:left w:val="none" w:sz="0" w:space="0" w:color="auto"/>
        <w:bottom w:val="none" w:sz="0" w:space="0" w:color="auto"/>
        <w:right w:val="none" w:sz="0" w:space="0" w:color="auto"/>
      </w:divBdr>
      <w:divsChild>
        <w:div w:id="1053848016">
          <w:marLeft w:val="0"/>
          <w:marRight w:val="0"/>
          <w:marTop w:val="0"/>
          <w:marBottom w:val="0"/>
          <w:divBdr>
            <w:top w:val="none" w:sz="0" w:space="0" w:color="auto"/>
            <w:left w:val="none" w:sz="0" w:space="0" w:color="auto"/>
            <w:bottom w:val="none" w:sz="0" w:space="0" w:color="auto"/>
            <w:right w:val="none" w:sz="0" w:space="0" w:color="auto"/>
          </w:divBdr>
          <w:divsChild>
            <w:div w:id="1440833454">
              <w:marLeft w:val="0"/>
              <w:marRight w:val="0"/>
              <w:marTop w:val="0"/>
              <w:marBottom w:val="0"/>
              <w:divBdr>
                <w:top w:val="none" w:sz="0" w:space="0" w:color="auto"/>
                <w:left w:val="none" w:sz="0" w:space="0" w:color="auto"/>
                <w:bottom w:val="none" w:sz="0" w:space="0" w:color="auto"/>
                <w:right w:val="none" w:sz="0" w:space="0" w:color="auto"/>
              </w:divBdr>
              <w:divsChild>
                <w:div w:id="78524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7487039">
      <w:bodyDiv w:val="1"/>
      <w:marLeft w:val="0"/>
      <w:marRight w:val="0"/>
      <w:marTop w:val="0"/>
      <w:marBottom w:val="0"/>
      <w:divBdr>
        <w:top w:val="none" w:sz="0" w:space="0" w:color="auto"/>
        <w:left w:val="none" w:sz="0" w:space="0" w:color="auto"/>
        <w:bottom w:val="none" w:sz="0" w:space="0" w:color="auto"/>
        <w:right w:val="none" w:sz="0" w:space="0" w:color="auto"/>
      </w:divBdr>
      <w:divsChild>
        <w:div w:id="1523088682">
          <w:marLeft w:val="0"/>
          <w:marRight w:val="0"/>
          <w:marTop w:val="0"/>
          <w:marBottom w:val="0"/>
          <w:divBdr>
            <w:top w:val="none" w:sz="0" w:space="0" w:color="auto"/>
            <w:left w:val="none" w:sz="0" w:space="0" w:color="auto"/>
            <w:bottom w:val="none" w:sz="0" w:space="0" w:color="auto"/>
            <w:right w:val="none" w:sz="0" w:space="0" w:color="auto"/>
          </w:divBdr>
          <w:divsChild>
            <w:div w:id="1752922029">
              <w:marLeft w:val="0"/>
              <w:marRight w:val="0"/>
              <w:marTop w:val="0"/>
              <w:marBottom w:val="0"/>
              <w:divBdr>
                <w:top w:val="none" w:sz="0" w:space="0" w:color="auto"/>
                <w:left w:val="none" w:sz="0" w:space="0" w:color="auto"/>
                <w:bottom w:val="none" w:sz="0" w:space="0" w:color="auto"/>
                <w:right w:val="none" w:sz="0" w:space="0" w:color="auto"/>
              </w:divBdr>
              <w:divsChild>
                <w:div w:id="5582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836292">
      <w:bodyDiv w:val="1"/>
      <w:marLeft w:val="0"/>
      <w:marRight w:val="0"/>
      <w:marTop w:val="0"/>
      <w:marBottom w:val="0"/>
      <w:divBdr>
        <w:top w:val="none" w:sz="0" w:space="0" w:color="auto"/>
        <w:left w:val="none" w:sz="0" w:space="0" w:color="auto"/>
        <w:bottom w:val="none" w:sz="0" w:space="0" w:color="auto"/>
        <w:right w:val="none" w:sz="0" w:space="0" w:color="auto"/>
      </w:divBdr>
      <w:divsChild>
        <w:div w:id="144980405">
          <w:marLeft w:val="0"/>
          <w:marRight w:val="0"/>
          <w:marTop w:val="0"/>
          <w:marBottom w:val="0"/>
          <w:divBdr>
            <w:top w:val="none" w:sz="0" w:space="0" w:color="auto"/>
            <w:left w:val="none" w:sz="0" w:space="0" w:color="auto"/>
            <w:bottom w:val="none" w:sz="0" w:space="0" w:color="auto"/>
            <w:right w:val="none" w:sz="0" w:space="0" w:color="auto"/>
          </w:divBdr>
          <w:divsChild>
            <w:div w:id="1259561587">
              <w:marLeft w:val="0"/>
              <w:marRight w:val="0"/>
              <w:marTop w:val="0"/>
              <w:marBottom w:val="0"/>
              <w:divBdr>
                <w:top w:val="none" w:sz="0" w:space="0" w:color="auto"/>
                <w:left w:val="none" w:sz="0" w:space="0" w:color="auto"/>
                <w:bottom w:val="none" w:sz="0" w:space="0" w:color="auto"/>
                <w:right w:val="none" w:sz="0" w:space="0" w:color="auto"/>
              </w:divBdr>
              <w:divsChild>
                <w:div w:id="56749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178037">
      <w:bodyDiv w:val="1"/>
      <w:marLeft w:val="0"/>
      <w:marRight w:val="0"/>
      <w:marTop w:val="0"/>
      <w:marBottom w:val="0"/>
      <w:divBdr>
        <w:top w:val="none" w:sz="0" w:space="0" w:color="auto"/>
        <w:left w:val="none" w:sz="0" w:space="0" w:color="auto"/>
        <w:bottom w:val="none" w:sz="0" w:space="0" w:color="auto"/>
        <w:right w:val="none" w:sz="0" w:space="0" w:color="auto"/>
      </w:divBdr>
    </w:div>
    <w:div w:id="1743259073">
      <w:bodyDiv w:val="1"/>
      <w:marLeft w:val="0"/>
      <w:marRight w:val="0"/>
      <w:marTop w:val="0"/>
      <w:marBottom w:val="0"/>
      <w:divBdr>
        <w:top w:val="none" w:sz="0" w:space="0" w:color="auto"/>
        <w:left w:val="none" w:sz="0" w:space="0" w:color="auto"/>
        <w:bottom w:val="none" w:sz="0" w:space="0" w:color="auto"/>
        <w:right w:val="none" w:sz="0" w:space="0" w:color="auto"/>
      </w:divBdr>
      <w:divsChild>
        <w:div w:id="1670870060">
          <w:marLeft w:val="0"/>
          <w:marRight w:val="0"/>
          <w:marTop w:val="0"/>
          <w:marBottom w:val="0"/>
          <w:divBdr>
            <w:top w:val="none" w:sz="0" w:space="0" w:color="auto"/>
            <w:left w:val="none" w:sz="0" w:space="0" w:color="auto"/>
            <w:bottom w:val="none" w:sz="0" w:space="0" w:color="auto"/>
            <w:right w:val="none" w:sz="0" w:space="0" w:color="auto"/>
          </w:divBdr>
          <w:divsChild>
            <w:div w:id="1950048155">
              <w:marLeft w:val="0"/>
              <w:marRight w:val="0"/>
              <w:marTop w:val="0"/>
              <w:marBottom w:val="0"/>
              <w:divBdr>
                <w:top w:val="none" w:sz="0" w:space="0" w:color="auto"/>
                <w:left w:val="none" w:sz="0" w:space="0" w:color="auto"/>
                <w:bottom w:val="none" w:sz="0" w:space="0" w:color="auto"/>
                <w:right w:val="none" w:sz="0" w:space="0" w:color="auto"/>
              </w:divBdr>
              <w:divsChild>
                <w:div w:id="1294361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584164">
      <w:bodyDiv w:val="1"/>
      <w:marLeft w:val="0"/>
      <w:marRight w:val="0"/>
      <w:marTop w:val="0"/>
      <w:marBottom w:val="0"/>
      <w:divBdr>
        <w:top w:val="none" w:sz="0" w:space="0" w:color="auto"/>
        <w:left w:val="none" w:sz="0" w:space="0" w:color="auto"/>
        <w:bottom w:val="none" w:sz="0" w:space="0" w:color="auto"/>
        <w:right w:val="none" w:sz="0" w:space="0" w:color="auto"/>
      </w:divBdr>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904459">
      <w:bodyDiv w:val="1"/>
      <w:marLeft w:val="0"/>
      <w:marRight w:val="0"/>
      <w:marTop w:val="0"/>
      <w:marBottom w:val="0"/>
      <w:divBdr>
        <w:top w:val="none" w:sz="0" w:space="0" w:color="auto"/>
        <w:left w:val="none" w:sz="0" w:space="0" w:color="auto"/>
        <w:bottom w:val="none" w:sz="0" w:space="0" w:color="auto"/>
        <w:right w:val="none" w:sz="0" w:space="0" w:color="auto"/>
      </w:divBdr>
      <w:divsChild>
        <w:div w:id="1122842986">
          <w:marLeft w:val="0"/>
          <w:marRight w:val="0"/>
          <w:marTop w:val="0"/>
          <w:marBottom w:val="0"/>
          <w:divBdr>
            <w:top w:val="none" w:sz="0" w:space="0" w:color="auto"/>
            <w:left w:val="none" w:sz="0" w:space="0" w:color="auto"/>
            <w:bottom w:val="none" w:sz="0" w:space="0" w:color="auto"/>
            <w:right w:val="none" w:sz="0" w:space="0" w:color="auto"/>
          </w:divBdr>
          <w:divsChild>
            <w:div w:id="1323775085">
              <w:marLeft w:val="0"/>
              <w:marRight w:val="0"/>
              <w:marTop w:val="0"/>
              <w:marBottom w:val="0"/>
              <w:divBdr>
                <w:top w:val="none" w:sz="0" w:space="0" w:color="auto"/>
                <w:left w:val="none" w:sz="0" w:space="0" w:color="auto"/>
                <w:bottom w:val="none" w:sz="0" w:space="0" w:color="auto"/>
                <w:right w:val="none" w:sz="0" w:space="0" w:color="auto"/>
              </w:divBdr>
              <w:divsChild>
                <w:div w:id="149969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75703">
          <w:marLeft w:val="0"/>
          <w:marRight w:val="0"/>
          <w:marTop w:val="0"/>
          <w:marBottom w:val="0"/>
          <w:divBdr>
            <w:top w:val="none" w:sz="0" w:space="0" w:color="auto"/>
            <w:left w:val="none" w:sz="0" w:space="0" w:color="auto"/>
            <w:bottom w:val="none" w:sz="0" w:space="0" w:color="auto"/>
            <w:right w:val="none" w:sz="0" w:space="0" w:color="auto"/>
          </w:divBdr>
          <w:divsChild>
            <w:div w:id="898443595">
              <w:marLeft w:val="0"/>
              <w:marRight w:val="0"/>
              <w:marTop w:val="0"/>
              <w:marBottom w:val="0"/>
              <w:divBdr>
                <w:top w:val="none" w:sz="0" w:space="0" w:color="auto"/>
                <w:left w:val="none" w:sz="0" w:space="0" w:color="auto"/>
                <w:bottom w:val="none" w:sz="0" w:space="0" w:color="auto"/>
                <w:right w:val="none" w:sz="0" w:space="0" w:color="auto"/>
              </w:divBdr>
              <w:divsChild>
                <w:div w:id="111204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541576">
          <w:marLeft w:val="0"/>
          <w:marRight w:val="0"/>
          <w:marTop w:val="0"/>
          <w:marBottom w:val="0"/>
          <w:divBdr>
            <w:top w:val="none" w:sz="0" w:space="0" w:color="auto"/>
            <w:left w:val="none" w:sz="0" w:space="0" w:color="auto"/>
            <w:bottom w:val="none" w:sz="0" w:space="0" w:color="auto"/>
            <w:right w:val="none" w:sz="0" w:space="0" w:color="auto"/>
          </w:divBdr>
          <w:divsChild>
            <w:div w:id="1967541874">
              <w:marLeft w:val="0"/>
              <w:marRight w:val="0"/>
              <w:marTop w:val="0"/>
              <w:marBottom w:val="0"/>
              <w:divBdr>
                <w:top w:val="none" w:sz="0" w:space="0" w:color="auto"/>
                <w:left w:val="none" w:sz="0" w:space="0" w:color="auto"/>
                <w:bottom w:val="none" w:sz="0" w:space="0" w:color="auto"/>
                <w:right w:val="none" w:sz="0" w:space="0" w:color="auto"/>
              </w:divBdr>
              <w:divsChild>
                <w:div w:id="135372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103092">
      <w:bodyDiv w:val="1"/>
      <w:marLeft w:val="0"/>
      <w:marRight w:val="0"/>
      <w:marTop w:val="0"/>
      <w:marBottom w:val="0"/>
      <w:divBdr>
        <w:top w:val="none" w:sz="0" w:space="0" w:color="auto"/>
        <w:left w:val="none" w:sz="0" w:space="0" w:color="auto"/>
        <w:bottom w:val="none" w:sz="0" w:space="0" w:color="auto"/>
        <w:right w:val="none" w:sz="0" w:space="0" w:color="auto"/>
      </w:divBdr>
      <w:divsChild>
        <w:div w:id="608927619">
          <w:marLeft w:val="0"/>
          <w:marRight w:val="0"/>
          <w:marTop w:val="0"/>
          <w:marBottom w:val="0"/>
          <w:divBdr>
            <w:top w:val="none" w:sz="0" w:space="0" w:color="auto"/>
            <w:left w:val="none" w:sz="0" w:space="0" w:color="auto"/>
            <w:bottom w:val="none" w:sz="0" w:space="0" w:color="auto"/>
            <w:right w:val="none" w:sz="0" w:space="0" w:color="auto"/>
          </w:divBdr>
          <w:divsChild>
            <w:div w:id="1826049440">
              <w:marLeft w:val="0"/>
              <w:marRight w:val="0"/>
              <w:marTop w:val="0"/>
              <w:marBottom w:val="0"/>
              <w:divBdr>
                <w:top w:val="none" w:sz="0" w:space="0" w:color="auto"/>
                <w:left w:val="none" w:sz="0" w:space="0" w:color="auto"/>
                <w:bottom w:val="none" w:sz="0" w:space="0" w:color="auto"/>
                <w:right w:val="none" w:sz="0" w:space="0" w:color="auto"/>
              </w:divBdr>
              <w:divsChild>
                <w:div w:id="45622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748605">
      <w:bodyDiv w:val="1"/>
      <w:marLeft w:val="0"/>
      <w:marRight w:val="0"/>
      <w:marTop w:val="0"/>
      <w:marBottom w:val="0"/>
      <w:divBdr>
        <w:top w:val="none" w:sz="0" w:space="0" w:color="auto"/>
        <w:left w:val="none" w:sz="0" w:space="0" w:color="auto"/>
        <w:bottom w:val="none" w:sz="0" w:space="0" w:color="auto"/>
        <w:right w:val="none" w:sz="0" w:space="0" w:color="auto"/>
      </w:divBdr>
    </w:div>
    <w:div w:id="2071463468">
      <w:bodyDiv w:val="1"/>
      <w:marLeft w:val="0"/>
      <w:marRight w:val="0"/>
      <w:marTop w:val="0"/>
      <w:marBottom w:val="0"/>
      <w:divBdr>
        <w:top w:val="none" w:sz="0" w:space="0" w:color="auto"/>
        <w:left w:val="none" w:sz="0" w:space="0" w:color="auto"/>
        <w:bottom w:val="none" w:sz="0" w:space="0" w:color="auto"/>
        <w:right w:val="none" w:sz="0" w:space="0" w:color="auto"/>
      </w:divBdr>
      <w:divsChild>
        <w:div w:id="500320378">
          <w:marLeft w:val="0"/>
          <w:marRight w:val="0"/>
          <w:marTop w:val="0"/>
          <w:marBottom w:val="0"/>
          <w:divBdr>
            <w:top w:val="none" w:sz="0" w:space="0" w:color="auto"/>
            <w:left w:val="none" w:sz="0" w:space="0" w:color="auto"/>
            <w:bottom w:val="none" w:sz="0" w:space="0" w:color="auto"/>
            <w:right w:val="none" w:sz="0" w:space="0" w:color="auto"/>
          </w:divBdr>
          <w:divsChild>
            <w:div w:id="1923954245">
              <w:marLeft w:val="0"/>
              <w:marRight w:val="0"/>
              <w:marTop w:val="0"/>
              <w:marBottom w:val="0"/>
              <w:divBdr>
                <w:top w:val="none" w:sz="0" w:space="0" w:color="auto"/>
                <w:left w:val="none" w:sz="0" w:space="0" w:color="auto"/>
                <w:bottom w:val="none" w:sz="0" w:space="0" w:color="auto"/>
                <w:right w:val="none" w:sz="0" w:space="0" w:color="auto"/>
              </w:divBdr>
              <w:divsChild>
                <w:div w:id="64516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520527">
      <w:bodyDiv w:val="1"/>
      <w:marLeft w:val="0"/>
      <w:marRight w:val="0"/>
      <w:marTop w:val="0"/>
      <w:marBottom w:val="0"/>
      <w:divBdr>
        <w:top w:val="none" w:sz="0" w:space="0" w:color="auto"/>
        <w:left w:val="none" w:sz="0" w:space="0" w:color="auto"/>
        <w:bottom w:val="none" w:sz="0" w:space="0" w:color="auto"/>
        <w:right w:val="none" w:sz="0" w:space="0" w:color="auto"/>
      </w:divBdr>
    </w:div>
    <w:div w:id="2095855858">
      <w:bodyDiv w:val="1"/>
      <w:marLeft w:val="0"/>
      <w:marRight w:val="0"/>
      <w:marTop w:val="0"/>
      <w:marBottom w:val="0"/>
      <w:divBdr>
        <w:top w:val="none" w:sz="0" w:space="0" w:color="auto"/>
        <w:left w:val="none" w:sz="0" w:space="0" w:color="auto"/>
        <w:bottom w:val="none" w:sz="0" w:space="0" w:color="auto"/>
        <w:right w:val="none" w:sz="0" w:space="0" w:color="auto"/>
      </w:divBdr>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432866">
      <w:bodyDiv w:val="1"/>
      <w:marLeft w:val="0"/>
      <w:marRight w:val="0"/>
      <w:marTop w:val="0"/>
      <w:marBottom w:val="0"/>
      <w:divBdr>
        <w:top w:val="none" w:sz="0" w:space="0" w:color="auto"/>
        <w:left w:val="none" w:sz="0" w:space="0" w:color="auto"/>
        <w:bottom w:val="none" w:sz="0" w:space="0" w:color="auto"/>
        <w:right w:val="none" w:sz="0" w:space="0" w:color="auto"/>
      </w:divBdr>
    </w:div>
    <w:div w:id="2122845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ish.shah@emory.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mailto:alvaro.alonso@emory.ed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jshah3@emory.edu"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53F8A-4717-BB41-8597-5C0637D2D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4</Pages>
  <Words>49152</Words>
  <Characters>280172</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13</cp:revision>
  <dcterms:created xsi:type="dcterms:W3CDTF">2019-05-21T17:47:00Z</dcterms:created>
  <dcterms:modified xsi:type="dcterms:W3CDTF">2019-05-2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